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E8966F2" w14:textId="39F983C7" w:rsidR="00F614D4" w:rsidRPr="00540A15" w:rsidRDefault="00E42169" w:rsidP="00D96662">
      <w:pPr>
        <w:ind w:left="-540"/>
        <w:rPr>
          <w:rFonts w:ascii="Times New Roman" w:eastAsia="Times New Roman" w:hAnsi="Times New Roman" w:cs="Times New Roman"/>
        </w:rPr>
      </w:pPr>
      <w:proofErr w:type="spellStart"/>
      <w:proofErr w:type="gramStart"/>
      <w:r>
        <w:rPr>
          <w:rFonts w:ascii="Times New Roman" w:eastAsia="Times New Roman" w:hAnsi="Times New Roman" w:cs="Times New Roman"/>
        </w:rPr>
        <w:t>e</w:t>
      </w:r>
      <w:r w:rsidR="00B0363F">
        <w:rPr>
          <w:rFonts w:ascii="Times New Roman" w:eastAsia="Times New Roman" w:hAnsi="Times New Roman" w:cs="Times New Roman"/>
        </w:rPr>
        <w:t>Table</w:t>
      </w:r>
      <w:proofErr w:type="spellEnd"/>
      <w:proofErr w:type="gramEnd"/>
      <w:r>
        <w:rPr>
          <w:rFonts w:ascii="Times New Roman" w:eastAsia="Times New Roman" w:hAnsi="Times New Roman" w:cs="Times New Roman"/>
        </w:rPr>
        <w:t xml:space="preserve"> 2</w:t>
      </w:r>
      <w:r w:rsidR="00F614D4" w:rsidRPr="00DB3A24">
        <w:rPr>
          <w:rFonts w:ascii="Times New Roman" w:eastAsia="Times New Roman" w:hAnsi="Times New Roman" w:cs="Times New Roman"/>
        </w:rPr>
        <w:t xml:space="preserve">. Patient characteristics and characteristics of hospitalizations at </w:t>
      </w:r>
      <w:r w:rsidR="00D96662">
        <w:rPr>
          <w:rFonts w:ascii="Times New Roman" w:eastAsia="Times New Roman" w:hAnsi="Times New Roman" w:cs="Times New Roman"/>
        </w:rPr>
        <w:t xml:space="preserve">freestanding </w:t>
      </w:r>
      <w:r w:rsidR="00EA06EF">
        <w:rPr>
          <w:rFonts w:ascii="Times New Roman" w:eastAsia="Times New Roman" w:hAnsi="Times New Roman" w:cs="Times New Roman"/>
        </w:rPr>
        <w:t>children’s hospitals</w:t>
      </w:r>
      <w:r w:rsidR="00D96662">
        <w:rPr>
          <w:rFonts w:ascii="Times New Roman" w:eastAsia="Times New Roman" w:hAnsi="Times New Roman" w:cs="Times New Roman"/>
        </w:rPr>
        <w:t>, high</w:t>
      </w:r>
      <w:r w:rsidR="00796872">
        <w:rPr>
          <w:rFonts w:ascii="Times New Roman" w:eastAsia="Times New Roman" w:hAnsi="Times New Roman" w:cs="Times New Roman"/>
        </w:rPr>
        <w:t>er</w:t>
      </w:r>
      <w:r>
        <w:rPr>
          <w:rFonts w:ascii="Times New Roman" w:eastAsia="Times New Roman" w:hAnsi="Times New Roman" w:cs="Times New Roman"/>
        </w:rPr>
        <w:t xml:space="preserve"> volume general </w:t>
      </w:r>
      <w:bookmarkStart w:id="0" w:name="_GoBack"/>
      <w:bookmarkEnd w:id="0"/>
      <w:r w:rsidR="00D96662">
        <w:rPr>
          <w:rFonts w:ascii="Times New Roman" w:eastAsia="Times New Roman" w:hAnsi="Times New Roman" w:cs="Times New Roman"/>
        </w:rPr>
        <w:t>hospitals, and lower volume general hospitals.</w:t>
      </w:r>
      <w:r w:rsidR="00BB023B">
        <w:rPr>
          <w:rFonts w:ascii="Times New Roman" w:eastAsia="Times New Roman" w:hAnsi="Times New Roman" w:cs="Times New Roman"/>
        </w:rPr>
        <w:t>*</w:t>
      </w:r>
    </w:p>
    <w:tbl>
      <w:tblPr>
        <w:tblStyle w:val="TableGrid"/>
        <w:tblW w:w="14220" w:type="dxa"/>
        <w:tblInd w:w="-432" w:type="dxa"/>
        <w:tblLayout w:type="fixed"/>
        <w:tblLook w:val="04A0" w:firstRow="1" w:lastRow="0" w:firstColumn="1" w:lastColumn="0" w:noHBand="0" w:noVBand="1"/>
      </w:tblPr>
      <w:tblGrid>
        <w:gridCol w:w="3060"/>
        <w:gridCol w:w="900"/>
        <w:gridCol w:w="900"/>
        <w:gridCol w:w="630"/>
        <w:gridCol w:w="900"/>
        <w:gridCol w:w="900"/>
        <w:gridCol w:w="630"/>
        <w:gridCol w:w="1800"/>
        <w:gridCol w:w="900"/>
        <w:gridCol w:w="150"/>
        <w:gridCol w:w="930"/>
        <w:gridCol w:w="810"/>
        <w:gridCol w:w="1710"/>
      </w:tblGrid>
      <w:tr w:rsidR="00D96662" w:rsidRPr="00725CBB" w14:paraId="5B5BA42F" w14:textId="1177932D" w:rsidTr="006D2E28">
        <w:tc>
          <w:tcPr>
            <w:tcW w:w="3060" w:type="dxa"/>
            <w:vMerge w:val="restart"/>
          </w:tcPr>
          <w:p w14:paraId="283F46CE" w14:textId="77777777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1E8C0E1A" w14:textId="77777777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7E05B6EF" w14:textId="77777777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70190F5B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0C6EFB11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18A268F6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3C47F792" w14:textId="77777777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Patient characteristics</w:t>
            </w:r>
          </w:p>
        </w:tc>
        <w:tc>
          <w:tcPr>
            <w:tcW w:w="2430" w:type="dxa"/>
            <w:gridSpan w:val="3"/>
          </w:tcPr>
          <w:p w14:paraId="46110E59" w14:textId="63A907C5" w:rsidR="00D96662" w:rsidRPr="00DC341B" w:rsidRDefault="00D96662" w:rsidP="007B6339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Hospitalizations at freestanding c</w:t>
            </w:r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hildren’s hospitals</w:t>
            </w:r>
          </w:p>
          <w:p w14:paraId="76AEC66D" w14:textId="77777777" w:rsidR="00D96662" w:rsidRDefault="00D96662" w:rsidP="007B6339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=</w:t>
            </w:r>
            <w:r w:rsidRPr="00DC341B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554,458 (45046)</w:t>
            </w:r>
          </w:p>
          <w:p w14:paraId="5A5E6BC6" w14:textId="29FF4740" w:rsidR="00656887" w:rsidRPr="00DC341B" w:rsidRDefault="00656887" w:rsidP="007B633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28.3%</w:t>
            </w:r>
          </w:p>
        </w:tc>
        <w:tc>
          <w:tcPr>
            <w:tcW w:w="2430" w:type="dxa"/>
            <w:gridSpan w:val="3"/>
          </w:tcPr>
          <w:p w14:paraId="006C3D9D" w14:textId="415D1B45" w:rsidR="00D96662" w:rsidRPr="007B6339" w:rsidRDefault="00D96662" w:rsidP="007B6339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Hospitalizations at high</w:t>
            </w:r>
            <w:r w:rsidR="00656887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er</w:t>
            </w: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volume g</w:t>
            </w:r>
            <w:r w:rsidRPr="007B6339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eneral hospitals</w:t>
            </w:r>
          </w:p>
          <w:p w14:paraId="29A1582C" w14:textId="77777777" w:rsidR="00D96662" w:rsidRDefault="00D96662" w:rsidP="007B6339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</w:p>
          <w:p w14:paraId="4DC73447" w14:textId="77777777" w:rsidR="00D96662" w:rsidRDefault="00656887" w:rsidP="007B6339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=302,708 (48634</w:t>
            </w:r>
            <w:r w:rsidR="00D96662" w:rsidRPr="007B6339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)</w:t>
            </w:r>
          </w:p>
          <w:p w14:paraId="4B867CAE" w14:textId="6E2D574A" w:rsidR="00656887" w:rsidRPr="00DC341B" w:rsidRDefault="00656887" w:rsidP="007B6339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15.4%</w:t>
            </w:r>
          </w:p>
        </w:tc>
        <w:tc>
          <w:tcPr>
            <w:tcW w:w="1800" w:type="dxa"/>
            <w:vMerge w:val="restart"/>
          </w:tcPr>
          <w:p w14:paraId="016A0558" w14:textId="284C13DF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proofErr w:type="gramStart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p</w:t>
            </w:r>
            <w:proofErr w:type="gramEnd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-value</w:t>
            </w: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comparing hospitalizations at freestanding children’s hospitals and high volume general hospitals</w:t>
            </w:r>
          </w:p>
        </w:tc>
        <w:tc>
          <w:tcPr>
            <w:tcW w:w="2790" w:type="dxa"/>
            <w:gridSpan w:val="4"/>
          </w:tcPr>
          <w:p w14:paraId="76BEF01D" w14:textId="09FD5A68" w:rsidR="00D96662" w:rsidRPr="00DC341B" w:rsidRDefault="00D96662" w:rsidP="007B6339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Hospitalizations at lower volume g</w:t>
            </w:r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eneral hospitals</w:t>
            </w:r>
          </w:p>
          <w:p w14:paraId="2DC0494E" w14:textId="77777777" w:rsidR="00D96662" w:rsidRDefault="00D96662" w:rsidP="007B6339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</w:p>
          <w:p w14:paraId="3AB977C8" w14:textId="77777777" w:rsidR="00D96662" w:rsidRDefault="00D96662" w:rsidP="007B6339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N=</w:t>
            </w:r>
            <w:r w:rsidRPr="006D196B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1</w:t>
            </w:r>
            <w:r w:rsidR="0065688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,</w:t>
            </w:r>
            <w:r w:rsidRPr="006D196B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105</w:t>
            </w:r>
            <w:r w:rsidR="0065688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,</w:t>
            </w:r>
            <w:r w:rsidRPr="006D196B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114 (33585)</w:t>
            </w:r>
          </w:p>
          <w:p w14:paraId="5D3BCE78" w14:textId="78351908" w:rsidR="00796872" w:rsidRPr="00DC341B" w:rsidRDefault="00796872" w:rsidP="007B6339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56.3%</w:t>
            </w:r>
          </w:p>
        </w:tc>
        <w:tc>
          <w:tcPr>
            <w:tcW w:w="1710" w:type="dxa"/>
            <w:vMerge w:val="restart"/>
          </w:tcPr>
          <w:p w14:paraId="4DDFE688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3355DFA5" w14:textId="5782066C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proofErr w:type="gramStart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p</w:t>
            </w:r>
            <w:proofErr w:type="gramEnd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-value</w:t>
            </w: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comparing hospitalizations at high volume and lower volume general hospitals</w:t>
            </w:r>
          </w:p>
        </w:tc>
      </w:tr>
      <w:tr w:rsidR="00D96662" w:rsidRPr="00725CBB" w14:paraId="44F99134" w14:textId="00717C8F" w:rsidTr="006D2E28">
        <w:tc>
          <w:tcPr>
            <w:tcW w:w="3060" w:type="dxa"/>
            <w:vMerge/>
          </w:tcPr>
          <w:p w14:paraId="65B68726" w14:textId="77777777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00" w:type="dxa"/>
            <w:gridSpan w:val="2"/>
          </w:tcPr>
          <w:p w14:paraId="36729F96" w14:textId="77777777" w:rsidR="00D96662" w:rsidRDefault="00D96662" w:rsidP="00DC7B37">
            <w:pPr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266BAD93" w14:textId="77777777" w:rsidR="00D96662" w:rsidRPr="00DC341B" w:rsidRDefault="00D96662" w:rsidP="00DC7B37">
            <w:pPr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proofErr w:type="gramStart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n</w:t>
            </w:r>
            <w:proofErr w:type="gramEnd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(SD weighted frequency)</w:t>
            </w:r>
          </w:p>
        </w:tc>
        <w:tc>
          <w:tcPr>
            <w:tcW w:w="630" w:type="dxa"/>
          </w:tcPr>
          <w:p w14:paraId="66610C8A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342AFC2D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0BEEA20B" w14:textId="77777777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(%)</w:t>
            </w:r>
          </w:p>
        </w:tc>
        <w:tc>
          <w:tcPr>
            <w:tcW w:w="1800" w:type="dxa"/>
            <w:gridSpan w:val="2"/>
          </w:tcPr>
          <w:p w14:paraId="5007A7B5" w14:textId="77777777" w:rsidR="00D96662" w:rsidRDefault="00D96662" w:rsidP="00DC7B37">
            <w:pPr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5CCB37F7" w14:textId="77777777" w:rsidR="00D96662" w:rsidRPr="00DC341B" w:rsidRDefault="00D96662" w:rsidP="00DC7B37">
            <w:pPr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proofErr w:type="gramStart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n</w:t>
            </w:r>
            <w:proofErr w:type="gramEnd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(SD weighted frequency)</w:t>
            </w:r>
          </w:p>
        </w:tc>
        <w:tc>
          <w:tcPr>
            <w:tcW w:w="630" w:type="dxa"/>
          </w:tcPr>
          <w:p w14:paraId="50B9B41A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7F3F321E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7B2EF2DE" w14:textId="77777777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(%)</w:t>
            </w:r>
          </w:p>
        </w:tc>
        <w:tc>
          <w:tcPr>
            <w:tcW w:w="1800" w:type="dxa"/>
            <w:vMerge/>
          </w:tcPr>
          <w:p w14:paraId="53281D51" w14:textId="2CC590C2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  <w:highlight w:val="yellow"/>
              </w:rPr>
            </w:pPr>
          </w:p>
        </w:tc>
        <w:tc>
          <w:tcPr>
            <w:tcW w:w="1980" w:type="dxa"/>
            <w:gridSpan w:val="3"/>
          </w:tcPr>
          <w:p w14:paraId="1158423B" w14:textId="77777777" w:rsidR="00D96662" w:rsidRDefault="00D96662" w:rsidP="00DC7B37">
            <w:pPr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17712CEA" w14:textId="49A0A995" w:rsidR="00D96662" w:rsidRPr="00DC341B" w:rsidRDefault="00D96662" w:rsidP="00D96662">
            <w:pPr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proofErr w:type="gramStart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n</w:t>
            </w:r>
            <w:proofErr w:type="gramEnd"/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(SD weighted frequency)</w:t>
            </w:r>
          </w:p>
        </w:tc>
        <w:tc>
          <w:tcPr>
            <w:tcW w:w="810" w:type="dxa"/>
          </w:tcPr>
          <w:p w14:paraId="2A90044A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720164A6" w14:textId="77777777" w:rsidR="00D96662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  <w:p w14:paraId="1552DA80" w14:textId="33968C27" w:rsidR="00D96662" w:rsidRPr="00DC341B" w:rsidRDefault="00D96662" w:rsidP="00D9666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(%)</w:t>
            </w:r>
          </w:p>
        </w:tc>
        <w:tc>
          <w:tcPr>
            <w:tcW w:w="1710" w:type="dxa"/>
            <w:vMerge/>
          </w:tcPr>
          <w:p w14:paraId="1CC43598" w14:textId="6E754A13" w:rsidR="00D96662" w:rsidRPr="00DC341B" w:rsidRDefault="00D96662" w:rsidP="00071AD7">
            <w:pP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DC7B37" w:rsidRPr="00DC341B" w14:paraId="47815A4C" w14:textId="2E48D22D" w:rsidTr="006D2E28">
        <w:tc>
          <w:tcPr>
            <w:tcW w:w="3060" w:type="dxa"/>
          </w:tcPr>
          <w:p w14:paraId="35445D7F" w14:textId="77777777" w:rsidR="001B41A0" w:rsidRPr="00DC341B" w:rsidRDefault="001B41A0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sz w:val="20"/>
                <w:szCs w:val="20"/>
              </w:rPr>
              <w:t>Age (years) (median [IQR])</w:t>
            </w:r>
          </w:p>
        </w:tc>
        <w:tc>
          <w:tcPr>
            <w:tcW w:w="2430" w:type="dxa"/>
            <w:gridSpan w:val="3"/>
            <w:vAlign w:val="center"/>
          </w:tcPr>
          <w:p w14:paraId="1AC3904E" w14:textId="14317AF8" w:rsidR="001B41A0" w:rsidRPr="0048146E" w:rsidRDefault="001B41A0" w:rsidP="00DC341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8146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</w:t>
            </w:r>
            <w:r w:rsidR="00DC7B37" w:rsidRPr="0048146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[</w:t>
            </w:r>
            <w:r w:rsidRPr="0048146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-10.8</w:t>
            </w:r>
            <w:r w:rsidR="00DC7B37" w:rsidRPr="0048146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430" w:type="dxa"/>
            <w:gridSpan w:val="3"/>
            <w:vAlign w:val="center"/>
          </w:tcPr>
          <w:p w14:paraId="5B83B888" w14:textId="2476749B" w:rsidR="001B41A0" w:rsidRPr="0048146E" w:rsidRDefault="00DC7B37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 [</w:t>
            </w:r>
            <w:r w:rsidR="001B41A0"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-11.5</w:t>
            </w:r>
            <w:r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1800" w:type="dxa"/>
            <w:vAlign w:val="bottom"/>
          </w:tcPr>
          <w:p w14:paraId="674B1C16" w14:textId="6019EDB7" w:rsidR="001B41A0" w:rsidRPr="0048146E" w:rsidRDefault="001B41A0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0.01</w:t>
            </w:r>
          </w:p>
        </w:tc>
        <w:tc>
          <w:tcPr>
            <w:tcW w:w="2790" w:type="dxa"/>
            <w:gridSpan w:val="4"/>
          </w:tcPr>
          <w:p w14:paraId="416E2102" w14:textId="2325592D" w:rsidR="001B41A0" w:rsidRPr="0048146E" w:rsidRDefault="00DC7B37" w:rsidP="00750C8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 [</w:t>
            </w:r>
            <w:r w:rsidR="00750C8C"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-11.7</w:t>
            </w:r>
            <w:r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1710" w:type="dxa"/>
            <w:vAlign w:val="center"/>
          </w:tcPr>
          <w:p w14:paraId="3AB3D20A" w14:textId="06757C6D" w:rsidR="006D196B" w:rsidRDefault="006D196B" w:rsidP="00D9666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9</w:t>
            </w:r>
          </w:p>
        </w:tc>
      </w:tr>
      <w:tr w:rsidR="00DC7B37" w:rsidRPr="00DC341B" w14:paraId="05C60368" w14:textId="1F8DA8FB" w:rsidTr="006D2E28">
        <w:tc>
          <w:tcPr>
            <w:tcW w:w="3060" w:type="dxa"/>
          </w:tcPr>
          <w:p w14:paraId="4871FB70" w14:textId="20EB85B7" w:rsidR="00A37BCF" w:rsidRPr="00DC341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sz w:val="20"/>
                <w:szCs w:val="20"/>
              </w:rPr>
              <w:t>Gender (% female)</w:t>
            </w:r>
          </w:p>
        </w:tc>
        <w:tc>
          <w:tcPr>
            <w:tcW w:w="900" w:type="dxa"/>
            <w:tcBorders>
              <w:right w:val="nil"/>
            </w:tcBorders>
            <w:vAlign w:val="center"/>
          </w:tcPr>
          <w:p w14:paraId="57C7CBC2" w14:textId="133A9CFC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4505</w:t>
            </w:r>
          </w:p>
        </w:tc>
        <w:tc>
          <w:tcPr>
            <w:tcW w:w="900" w:type="dxa"/>
            <w:tcBorders>
              <w:left w:val="nil"/>
            </w:tcBorders>
            <w:vAlign w:val="center"/>
          </w:tcPr>
          <w:p w14:paraId="26E0A3AD" w14:textId="09A31274" w:rsidR="00A37BCF" w:rsidRPr="00DC341B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0688)</w:t>
            </w:r>
          </w:p>
        </w:tc>
        <w:tc>
          <w:tcPr>
            <w:tcW w:w="630" w:type="dxa"/>
            <w:vAlign w:val="center"/>
          </w:tcPr>
          <w:p w14:paraId="12F3E14B" w14:textId="26CE85AB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.9</w:t>
            </w:r>
          </w:p>
        </w:tc>
        <w:tc>
          <w:tcPr>
            <w:tcW w:w="900" w:type="dxa"/>
            <w:tcBorders>
              <w:right w:val="nil"/>
            </w:tcBorders>
            <w:vAlign w:val="center"/>
          </w:tcPr>
          <w:p w14:paraId="3116ABA0" w14:textId="57198DDD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8413</w:t>
            </w:r>
          </w:p>
        </w:tc>
        <w:tc>
          <w:tcPr>
            <w:tcW w:w="900" w:type="dxa"/>
            <w:tcBorders>
              <w:left w:val="nil"/>
            </w:tcBorders>
            <w:vAlign w:val="center"/>
          </w:tcPr>
          <w:p w14:paraId="4DC2E780" w14:textId="4E28E0AD" w:rsidR="00A37BCF" w:rsidRPr="00DC341B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77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vAlign w:val="bottom"/>
          </w:tcPr>
          <w:p w14:paraId="4937F330" w14:textId="610CDA88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.7</w:t>
            </w:r>
          </w:p>
        </w:tc>
        <w:tc>
          <w:tcPr>
            <w:tcW w:w="1800" w:type="dxa"/>
            <w:vAlign w:val="center"/>
          </w:tcPr>
          <w:p w14:paraId="0279628A" w14:textId="7B4558FC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900" w:type="dxa"/>
            <w:tcBorders>
              <w:right w:val="nil"/>
            </w:tcBorders>
            <w:vAlign w:val="center"/>
          </w:tcPr>
          <w:p w14:paraId="3D6882A1" w14:textId="6ABF162C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5837</w:t>
            </w:r>
          </w:p>
        </w:tc>
        <w:tc>
          <w:tcPr>
            <w:tcW w:w="1080" w:type="dxa"/>
            <w:gridSpan w:val="2"/>
            <w:tcBorders>
              <w:left w:val="nil"/>
            </w:tcBorders>
            <w:vAlign w:val="center"/>
          </w:tcPr>
          <w:p w14:paraId="6D681C93" w14:textId="63231A2E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3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vAlign w:val="center"/>
          </w:tcPr>
          <w:p w14:paraId="2F230632" w14:textId="54B05257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.7</w:t>
            </w:r>
          </w:p>
        </w:tc>
        <w:tc>
          <w:tcPr>
            <w:tcW w:w="1710" w:type="dxa"/>
            <w:vAlign w:val="center"/>
          </w:tcPr>
          <w:p w14:paraId="1898712A" w14:textId="643304E3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</w:t>
            </w:r>
          </w:p>
        </w:tc>
      </w:tr>
      <w:tr w:rsidR="00DC7B37" w:rsidRPr="00725CBB" w14:paraId="7754BAFC" w14:textId="2B3A12C7" w:rsidTr="006D2E28">
        <w:tc>
          <w:tcPr>
            <w:tcW w:w="3060" w:type="dxa"/>
            <w:tcBorders>
              <w:bottom w:val="nil"/>
            </w:tcBorders>
          </w:tcPr>
          <w:p w14:paraId="187D53E6" w14:textId="0D99FFE1" w:rsidR="00A37BCF" w:rsidRPr="00DC341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sz w:val="20"/>
                <w:szCs w:val="20"/>
              </w:rPr>
              <w:t>Race: *</w:t>
            </w:r>
            <w:r w:rsidR="00BB023B">
              <w:rPr>
                <w:rFonts w:ascii="Times New Roman" w:eastAsia="Times New Roman" w:hAnsi="Times New Roman" w:cs="Times New Roman"/>
                <w:sz w:val="20"/>
                <w:szCs w:val="20"/>
              </w:rPr>
              <w:t>*</w:t>
            </w:r>
            <w:r w:rsidRPr="00DC341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1B0861FC" w14:textId="77777777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2BA3B70F" w14:textId="77777777" w:rsidR="00A37BCF" w:rsidRPr="00DC341B" w:rsidRDefault="00A37BCF" w:rsidP="00DC7B37">
            <w:pPr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42B2869D" w14:textId="77777777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55E31428" w14:textId="77777777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03891FE5" w14:textId="77777777" w:rsidR="00A37BCF" w:rsidRPr="00DC341B" w:rsidRDefault="00A37BCF" w:rsidP="00DC7B3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3E99541B" w14:textId="77777777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bottom w:val="nil"/>
            </w:tcBorders>
          </w:tcPr>
          <w:p w14:paraId="1B3C6754" w14:textId="77777777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24A1AA86" w14:textId="77777777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080" w:type="dxa"/>
            <w:gridSpan w:val="2"/>
            <w:tcBorders>
              <w:left w:val="nil"/>
              <w:bottom w:val="nil"/>
            </w:tcBorders>
          </w:tcPr>
          <w:p w14:paraId="69178F66" w14:textId="77777777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810" w:type="dxa"/>
            <w:tcBorders>
              <w:bottom w:val="nil"/>
            </w:tcBorders>
          </w:tcPr>
          <w:p w14:paraId="4AB450F9" w14:textId="0CD363A0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710" w:type="dxa"/>
            <w:tcBorders>
              <w:bottom w:val="nil"/>
            </w:tcBorders>
            <w:vAlign w:val="center"/>
          </w:tcPr>
          <w:p w14:paraId="6DEF30CF" w14:textId="77777777" w:rsidR="00A37BCF" w:rsidRPr="00DC341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</w:tr>
      <w:tr w:rsidR="00DC7B37" w:rsidRPr="00725CBB" w14:paraId="2617EC27" w14:textId="0C307136" w:rsidTr="006D2E28">
        <w:trPr>
          <w:trHeight w:val="207"/>
        </w:trPr>
        <w:tc>
          <w:tcPr>
            <w:tcW w:w="3060" w:type="dxa"/>
            <w:tcBorders>
              <w:top w:val="nil"/>
              <w:bottom w:val="nil"/>
            </w:tcBorders>
          </w:tcPr>
          <w:p w14:paraId="08963B9A" w14:textId="77777777" w:rsidR="00A37BCF" w:rsidRPr="00DC341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White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67945B6" w14:textId="36A724FA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39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75740485" w14:textId="2078496C" w:rsidR="00A37BCF" w:rsidRPr="00DC341B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6349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7EDE655D" w14:textId="017A2371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.2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34E39526" w14:textId="755CF996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45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19DDB018" w14:textId="653B7E0E" w:rsidR="00A37BCF" w:rsidRPr="00DC341B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11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68B941A9" w14:textId="4C18101E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.7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2618F266" w14:textId="0199DA0A" w:rsidR="00A37BCF" w:rsidRPr="00D96662" w:rsidRDefault="00A37BCF" w:rsidP="00D96662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7FD0E259" w14:textId="6FE7669C" w:rsidR="00A37BCF" w:rsidRPr="00A37BCF" w:rsidRDefault="00A37BCF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24369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0B8873E9" w14:textId="16D379B3" w:rsidR="00A37BCF" w:rsidRPr="00A37BCF" w:rsidRDefault="00A37BCF" w:rsidP="00DC7B37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5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63365E0A" w14:textId="4E15A54D" w:rsidR="00A37BCF" w:rsidRPr="00A37BCF" w:rsidRDefault="00A37BCF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.5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3973C968" w14:textId="144F6783" w:rsidR="00A37BCF" w:rsidRDefault="00A37BCF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4</w:t>
            </w:r>
          </w:p>
        </w:tc>
      </w:tr>
      <w:tr w:rsidR="006D2E28" w:rsidRPr="00725CBB" w14:paraId="0FE7A3BE" w14:textId="2A027BBD" w:rsidTr="006D2E28">
        <w:tc>
          <w:tcPr>
            <w:tcW w:w="3060" w:type="dxa"/>
            <w:tcBorders>
              <w:top w:val="nil"/>
              <w:bottom w:val="nil"/>
            </w:tcBorders>
          </w:tcPr>
          <w:p w14:paraId="7ECB5760" w14:textId="77777777" w:rsidR="006D2E28" w:rsidRPr="00DC341B" w:rsidRDefault="006D2E28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Black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59E3FB74" w14:textId="49F2E124" w:rsidR="006D2E28" w:rsidRPr="00DC341B" w:rsidRDefault="006D2E28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56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1A327B77" w14:textId="67131E2D" w:rsidR="006D2E28" w:rsidRPr="00DC341B" w:rsidRDefault="006D2E28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1739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1DB75468" w14:textId="49D067BE" w:rsidR="006D2E28" w:rsidRPr="00DC341B" w:rsidRDefault="006D2E28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5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1D2DDAE5" w14:textId="522F2C68" w:rsidR="006D2E28" w:rsidRPr="00DC341B" w:rsidRDefault="006D2E28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191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0333571D" w14:textId="154B3F79" w:rsidR="006D2E28" w:rsidRPr="00DC341B" w:rsidRDefault="006D2E28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78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63A1B7CB" w14:textId="5F6C56E9" w:rsidR="006D2E28" w:rsidRPr="00DC341B" w:rsidRDefault="006D2E28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.5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4E14D2CB" w14:textId="77777777" w:rsidR="006D2E28" w:rsidRPr="00DC341B" w:rsidRDefault="006D2E28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80" w:type="dxa"/>
            <w:gridSpan w:val="3"/>
            <w:tcBorders>
              <w:top w:val="nil"/>
              <w:bottom w:val="nil"/>
            </w:tcBorders>
            <w:vAlign w:val="center"/>
          </w:tcPr>
          <w:p w14:paraId="093B630A" w14:textId="12574118" w:rsidR="006D2E28" w:rsidRPr="00A37BCF" w:rsidRDefault="006D2E28" w:rsidP="006D2E28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966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   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6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40C5B267" w14:textId="76A438A0" w:rsidR="006D2E28" w:rsidRPr="00A37BCF" w:rsidRDefault="006D2E28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4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3C51DD26" w14:textId="77777777" w:rsidR="006D2E28" w:rsidRPr="00DC341B" w:rsidRDefault="006D2E28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5F585CCD" w14:textId="2B9DCC54" w:rsidTr="006D2E28">
        <w:tc>
          <w:tcPr>
            <w:tcW w:w="3060" w:type="dxa"/>
            <w:tcBorders>
              <w:top w:val="nil"/>
              <w:bottom w:val="nil"/>
            </w:tcBorders>
          </w:tcPr>
          <w:p w14:paraId="44817C60" w14:textId="77777777" w:rsidR="00A37BCF" w:rsidRPr="00DC341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Hispanic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368D4C3D" w14:textId="469B06DA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142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65B28012" w14:textId="1930754E" w:rsidR="00A37BCF" w:rsidRPr="00DC341B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1183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0BE8306C" w14:textId="6EA49D80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.9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659658B4" w14:textId="5A4F0960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99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3D5D771" w14:textId="529428D2" w:rsidR="00A37BCF" w:rsidRPr="00DC341B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0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4DB6F306" w14:textId="7A851A2C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9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7E96195F" w14:textId="77777777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7BED8924" w14:textId="5C879894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8030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62B32E06" w14:textId="1D67E1BE" w:rsidR="00A37BCF" w:rsidRPr="00A37BCF" w:rsidRDefault="00A37BCF" w:rsidP="00DC7B37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0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4243BA44" w14:textId="1CF57FFE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5FB47DF8" w14:textId="77777777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0B51DF24" w14:textId="2A516990" w:rsidTr="001575ED">
        <w:tc>
          <w:tcPr>
            <w:tcW w:w="3060" w:type="dxa"/>
            <w:tcBorders>
              <w:top w:val="nil"/>
            </w:tcBorders>
          </w:tcPr>
          <w:p w14:paraId="5BED1816" w14:textId="77777777" w:rsidR="00A37BCF" w:rsidRPr="00DC341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Other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31C1E83F" w14:textId="46F74496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190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76F79412" w14:textId="36101E71" w:rsidR="00A37BCF" w:rsidRPr="00DC341B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6394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12F878EB" w14:textId="18DAB0E5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4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614384F1" w14:textId="5F49FAAD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824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76500CE1" w14:textId="1CDFDBED" w:rsidR="00A37BCF" w:rsidRPr="00DC341B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6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780B1330" w14:textId="2F5C5D32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2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5BEC1797" w14:textId="77777777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C341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2E0A16CA" w14:textId="784FCBE6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5238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5419204B" w14:textId="3C32A635" w:rsidR="00A37BCF" w:rsidRPr="00A37BCF" w:rsidRDefault="00A37BCF" w:rsidP="00DC7B37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3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14:paraId="291FAD54" w14:textId="113BF12B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104B8452" w14:textId="77777777" w:rsidR="00A37BCF" w:rsidRPr="00DC341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084A007F" w14:textId="3C1FEA72" w:rsidTr="006D2E28">
        <w:tc>
          <w:tcPr>
            <w:tcW w:w="3060" w:type="dxa"/>
            <w:tcBorders>
              <w:bottom w:val="nil"/>
            </w:tcBorders>
            <w:vAlign w:val="center"/>
          </w:tcPr>
          <w:p w14:paraId="5EEA0F0A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urance status:</w:t>
            </w: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544FDDDB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16FEF1A1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4D886383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045E7102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36221A17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554FBF51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bottom w:val="nil"/>
            </w:tcBorders>
          </w:tcPr>
          <w:p w14:paraId="6F6B73E5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687C227F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080" w:type="dxa"/>
            <w:gridSpan w:val="2"/>
            <w:tcBorders>
              <w:left w:val="nil"/>
              <w:bottom w:val="nil"/>
            </w:tcBorders>
          </w:tcPr>
          <w:p w14:paraId="7D444530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810" w:type="dxa"/>
            <w:tcBorders>
              <w:bottom w:val="nil"/>
            </w:tcBorders>
          </w:tcPr>
          <w:p w14:paraId="76F517BB" w14:textId="5EE3E95B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710" w:type="dxa"/>
            <w:tcBorders>
              <w:bottom w:val="nil"/>
            </w:tcBorders>
            <w:vAlign w:val="center"/>
          </w:tcPr>
          <w:p w14:paraId="2F71FB25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</w:tr>
      <w:tr w:rsidR="00DC7B37" w:rsidRPr="00725CBB" w14:paraId="3B8B1DFD" w14:textId="42BC8B37" w:rsidTr="006D2E28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1A01B59F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Public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4EA1520D" w14:textId="3ECD266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479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1DD5ACE5" w14:textId="4681E312" w:rsidR="00A37BCF" w:rsidRPr="00616FAA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5324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29567D72" w14:textId="5A6F252E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7617575A" w14:textId="39112D01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649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787F08D5" w14:textId="7BB84AC0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5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3C82DE5F" w14:textId="6D8B65A9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5.0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0399BA42" w14:textId="3F50F080" w:rsidR="00A37BCF" w:rsidRPr="00DA64E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616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62019EF5" w14:textId="5F3715D1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3534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733BF99D" w14:textId="72A465C4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09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10C3136A" w14:textId="14B68752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.9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56358F7A" w14:textId="47709730" w:rsidR="00A37BCF" w:rsidRPr="00616FAA" w:rsidRDefault="006D2E28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1</w:t>
            </w:r>
          </w:p>
        </w:tc>
      </w:tr>
      <w:tr w:rsidR="00DC7B37" w:rsidRPr="00725CBB" w14:paraId="26501D74" w14:textId="5FCE14A2" w:rsidTr="006D2E28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630A4C99" w14:textId="2DE8D12D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Private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1D2973AF" w14:textId="0A114628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404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A47BBD7" w14:textId="1AACB0F3" w:rsidR="00A37BCF" w:rsidRPr="00616FAA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1613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0CFE1AF3" w14:textId="0A8700BB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.4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B5C88B7" w14:textId="17C808A5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045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77F57CF0" w14:textId="11D990E1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56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1FC706B0" w14:textId="5B4953F8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31585F63" w14:textId="7777777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318B22DB" w14:textId="52F7BD70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3104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41C5009A" w14:textId="7EC6A864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93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0E8779DA" w14:textId="6A20A2EE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.0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7FFA7878" w14:textId="7777777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3D18CFC5" w14:textId="46EC89D5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6A869F5D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Uninsured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499CA3C7" w14:textId="73DB3D20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35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1943DFD6" w14:textId="66B86B63" w:rsidR="00A37BCF" w:rsidRPr="00616FAA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3804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5BEEE6B6" w14:textId="36384164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7715C960" w14:textId="27272F6E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63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19DB7258" w14:textId="7500FB9A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4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12BE6739" w14:textId="0A1986F8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2D8AB399" w14:textId="7777777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2218E0B7" w14:textId="61D0F930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634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2F7190AB" w14:textId="280EC338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3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69826814" w14:textId="0F74B215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7B707C21" w14:textId="7777777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425EA307" w14:textId="2556F055" w:rsidTr="001575ED">
        <w:tc>
          <w:tcPr>
            <w:tcW w:w="3060" w:type="dxa"/>
            <w:tcBorders>
              <w:top w:val="nil"/>
            </w:tcBorders>
            <w:vAlign w:val="center"/>
          </w:tcPr>
          <w:p w14:paraId="7BE79493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No charge/other/unknown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7E3BCDB3" w14:textId="3004DFD2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266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574F476F" w14:textId="37B473DD" w:rsidR="00A37BCF" w:rsidRPr="00616FAA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6789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17744D76" w14:textId="114C533D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63CC5D10" w14:textId="105B9670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9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321B2DAB" w14:textId="2D84C2A0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0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57B3C074" w14:textId="358FE6A7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25EAF8FC" w14:textId="7777777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5F8772E6" w14:textId="64D77A08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842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6A4FC8BB" w14:textId="6FAD1C52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9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14:paraId="02847FD8" w14:textId="63F55EC0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134EA78D" w14:textId="7777777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6138DD69" w14:textId="4B7E8851" w:rsidTr="00286C16">
        <w:tc>
          <w:tcPr>
            <w:tcW w:w="3060" w:type="dxa"/>
            <w:tcBorders>
              <w:bottom w:val="nil"/>
            </w:tcBorders>
            <w:vAlign w:val="bottom"/>
          </w:tcPr>
          <w:p w14:paraId="43A12852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an household income for ZIP code (quartiles):</w:t>
            </w: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1894B765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1C4C5CDC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38931C1E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7EAA8D93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70064912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3C2E1D5E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bottom w:val="nil"/>
            </w:tcBorders>
          </w:tcPr>
          <w:p w14:paraId="5029734B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74537B8A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080" w:type="dxa"/>
            <w:gridSpan w:val="2"/>
            <w:tcBorders>
              <w:left w:val="nil"/>
              <w:bottom w:val="nil"/>
            </w:tcBorders>
          </w:tcPr>
          <w:p w14:paraId="41B743A3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810" w:type="dxa"/>
            <w:tcBorders>
              <w:bottom w:val="nil"/>
            </w:tcBorders>
          </w:tcPr>
          <w:p w14:paraId="371202E7" w14:textId="52A3E34A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710" w:type="dxa"/>
            <w:tcBorders>
              <w:bottom w:val="nil"/>
            </w:tcBorders>
            <w:vAlign w:val="center"/>
          </w:tcPr>
          <w:p w14:paraId="504058D3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</w:tr>
      <w:tr w:rsidR="00DC7B37" w:rsidRPr="00725CBB" w14:paraId="67EE6150" w14:textId="4F9C88D8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5D92E4D4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&lt; $38,999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67617121" w14:textId="5257EA6C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483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203DF035" w14:textId="6C4420D6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7016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0334E658" w14:textId="5350FAD8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.1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1F755D37" w14:textId="3BCF078B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46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7485D701" w14:textId="6BF37E91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08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4D9631E8" w14:textId="7D48E541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.3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16056488" w14:textId="554FC113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B9CBD34" w14:textId="132DA66C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3677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1713189C" w14:textId="52C1080A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80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09CA3E07" w14:textId="64FC9FAA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.9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433A996A" w14:textId="79DB2604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</w:t>
            </w:r>
          </w:p>
        </w:tc>
      </w:tr>
      <w:tr w:rsidR="00DC7B37" w:rsidRPr="00725CBB" w14:paraId="534C0F29" w14:textId="3A1C5445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3F1824D6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$39,000-47,999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1C49F95D" w14:textId="685B7D1F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51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CF03389" w14:textId="4AA2B9BE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0712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05F5E4F1" w14:textId="5E619EB5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455CA0AE" w14:textId="708FF375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42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0D8D16B8" w14:textId="23409015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3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78AD4CB5" w14:textId="7226E123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2B64C0FA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1FFDC390" w14:textId="50E22F92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3016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654425D4" w14:textId="0832EBE7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6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3CA10E08" w14:textId="0CEDBFB5" w:rsidR="00A37BCF" w:rsidRPr="00A37BCF" w:rsidRDefault="00A37BCF" w:rsidP="00F5250B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.4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6BD9AFF5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7272D60F" w14:textId="1940427E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27EE77A8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$48,000-62,999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27120C2" w14:textId="76827509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91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490252D8" w14:textId="344C747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3999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7931144A" w14:textId="119AC28D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6AE45A55" w14:textId="5897E404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411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56A6E08" w14:textId="12AABB3E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2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6F0C0C2F" w14:textId="3BBCE444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3C3C5AC4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D99AC97" w14:textId="65964F7A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068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5B7EC4B7" w14:textId="608F048C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7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75E1CD11" w14:textId="0AB934B6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.5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5143923F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019CBBFA" w14:textId="284E56C0" w:rsidTr="001575ED">
        <w:tc>
          <w:tcPr>
            <w:tcW w:w="3060" w:type="dxa"/>
            <w:tcBorders>
              <w:top w:val="nil"/>
            </w:tcBorders>
            <w:vAlign w:val="center"/>
          </w:tcPr>
          <w:p w14:paraId="3A8AFAE1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&gt;$63,000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00C76647" w14:textId="4C754868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2164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7CAB71C7" w14:textId="0558679B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6279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5838E424" w14:textId="1DF090A4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.3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19952068" w14:textId="588DCE82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6423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0908FBC5" w14:textId="6EB76C39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75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38AF5AB5" w14:textId="2C5D6269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.9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3A3796B0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6405A6FB" w14:textId="72D649B8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6748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47E3C506" w14:textId="6163A774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59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14:paraId="758DBC26" w14:textId="0A97E2DB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3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6062D1C0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2979989D" w14:textId="4A158FF6" w:rsidTr="001575ED">
        <w:tc>
          <w:tcPr>
            <w:tcW w:w="3060" w:type="dxa"/>
            <w:tcBorders>
              <w:bottom w:val="nil"/>
            </w:tcBorders>
            <w:vAlign w:val="center"/>
          </w:tcPr>
          <w:p w14:paraId="74E417B8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dical complexity:</w:t>
            </w: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6D6EECFF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5386E174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788411DA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7DADDBEA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11DAACCD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0D23F3A4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bottom w:val="nil"/>
            </w:tcBorders>
          </w:tcPr>
          <w:p w14:paraId="374692C6" w14:textId="77777777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630566F0" w14:textId="77777777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080" w:type="dxa"/>
            <w:gridSpan w:val="2"/>
            <w:tcBorders>
              <w:left w:val="nil"/>
              <w:bottom w:val="nil"/>
            </w:tcBorders>
          </w:tcPr>
          <w:p w14:paraId="614AE159" w14:textId="77777777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810" w:type="dxa"/>
            <w:tcBorders>
              <w:bottom w:val="nil"/>
            </w:tcBorders>
          </w:tcPr>
          <w:p w14:paraId="6C275B29" w14:textId="4B96609E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710" w:type="dxa"/>
            <w:tcBorders>
              <w:bottom w:val="nil"/>
            </w:tcBorders>
            <w:vAlign w:val="center"/>
          </w:tcPr>
          <w:p w14:paraId="3840A8B5" w14:textId="77777777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</w:tr>
      <w:tr w:rsidR="00DC7B37" w:rsidRPr="00725CBB" w14:paraId="015DBFF8" w14:textId="23950784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38E07AFB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Non-chronic disease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16DAAEA7" w14:textId="294654D5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108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E6AEA5F" w14:textId="1BA56B21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7023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46AE3712" w14:textId="389ADE44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.1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24839158" w14:textId="62F2D608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01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666BB4B5" w14:textId="0D171A3F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26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4D00787E" w14:textId="2BE6E2B1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.7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261B5377" w14:textId="7CF1065D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55712015" w14:textId="6DEBB678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6879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6FE8A888" w14:textId="06A899D7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95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2359BA48" w14:textId="4BA6E281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.0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274E0BAD" w14:textId="5C411352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="006D2E28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48146E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</w:t>
            </w: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1</w:t>
            </w:r>
          </w:p>
        </w:tc>
      </w:tr>
      <w:tr w:rsidR="00DC7B37" w:rsidRPr="00725CBB" w14:paraId="695AD279" w14:textId="7822B294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049A485E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Non-complex chronic disease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2DD6E543" w14:textId="4638A4A7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607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282619A2" w14:textId="66CC2F9A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2442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58B231AE" w14:textId="57AB342A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4728CFE4" w14:textId="539372F2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79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03BC40BD" w14:textId="7657A504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9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680C3D24" w14:textId="504051A3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.3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38928DE8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391464F" w14:textId="4E2408D7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0274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77430296" w14:textId="010D35E6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63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37481145" w14:textId="0DAD5B26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.0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6629C396" w14:textId="77777777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5C930114" w14:textId="6B413A04" w:rsidTr="00286C16">
        <w:tc>
          <w:tcPr>
            <w:tcW w:w="3060" w:type="dxa"/>
            <w:tcBorders>
              <w:top w:val="nil"/>
            </w:tcBorders>
            <w:vAlign w:val="center"/>
          </w:tcPr>
          <w:p w14:paraId="5C4959F3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Complex chronic disease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050CB1FF" w14:textId="536EE66B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7292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53153AA2" w14:textId="3DEF9B4D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8236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70773F20" w14:textId="3D7D64E8" w:rsidR="00A37BCF" w:rsidRPr="00616FAA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.6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29BDAC82" w14:textId="4E88AAD6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781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6C8FB0B2" w14:textId="2C2C5AD9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16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5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5F7A82B7" w14:textId="0CB56151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.0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79F58F9A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342E6355" w14:textId="50ED738A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961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</w:tcBorders>
            <w:vAlign w:val="center"/>
          </w:tcPr>
          <w:p w14:paraId="72A582C7" w14:textId="18C7AF74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26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14:paraId="2FE9B2ED" w14:textId="4CB9012D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.0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405B9434" w14:textId="77777777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20B3A240" w14:textId="14516656" w:rsidTr="001575ED">
        <w:tc>
          <w:tcPr>
            <w:tcW w:w="3060" w:type="dxa"/>
            <w:tcBorders>
              <w:bottom w:val="nil"/>
            </w:tcBorders>
            <w:vAlign w:val="center"/>
          </w:tcPr>
          <w:p w14:paraId="0E9D391B" w14:textId="67FA0778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968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R-DRG Severity of illness</w:t>
            </w:r>
            <w:proofErr w:type="gramStart"/>
            <w:r w:rsidRPr="007968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:</w:t>
            </w:r>
            <w:r w:rsidR="00BB023B" w:rsidRPr="007968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proofErr w:type="gramEnd"/>
            <w:r w:rsidR="00BB023B" w:rsidRPr="007968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40A4764F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005B82B4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51B1EA3D" w14:textId="77777777" w:rsidR="00A37BCF" w:rsidRPr="00DA64E9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3173FE81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49F762A5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32902E3B" w14:textId="77777777" w:rsidR="00A37BCF" w:rsidRPr="00725CBB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bottom w:val="nil"/>
            </w:tcBorders>
          </w:tcPr>
          <w:p w14:paraId="604A628D" w14:textId="77777777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1EF64102" w14:textId="77777777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080" w:type="dxa"/>
            <w:gridSpan w:val="2"/>
            <w:tcBorders>
              <w:left w:val="nil"/>
              <w:bottom w:val="nil"/>
            </w:tcBorders>
          </w:tcPr>
          <w:p w14:paraId="6828A4FE" w14:textId="77777777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810" w:type="dxa"/>
            <w:tcBorders>
              <w:bottom w:val="nil"/>
            </w:tcBorders>
          </w:tcPr>
          <w:p w14:paraId="1E7473FE" w14:textId="483E7408" w:rsidR="00A37BCF" w:rsidRPr="00DA7F0E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710" w:type="dxa"/>
            <w:tcBorders>
              <w:bottom w:val="nil"/>
            </w:tcBorders>
            <w:vAlign w:val="center"/>
          </w:tcPr>
          <w:p w14:paraId="11CFA3BF" w14:textId="77777777" w:rsidR="00A37BCF" w:rsidRPr="00796872" w:rsidRDefault="00A37BCF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C7B37" w:rsidRPr="00725CBB" w14:paraId="311C3129" w14:textId="65C99A32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266441BA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1 (lowest severity)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6F3A3331" w14:textId="54EF58FF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720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26CAC89A" w14:textId="1BAE107B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8433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4C7E81B4" w14:textId="420B5F04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2C42B45A" w14:textId="67CBAF79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00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160DB1FF" w14:textId="49870BE8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63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26723A30" w14:textId="04A79668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.0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072EFFE9" w14:textId="4532CC8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37E0B1B8" w14:textId="5E429595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0123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420EAE38" w14:textId="16076EA5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58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356E9316" w14:textId="6ECC010F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.3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022D58C5" w14:textId="183FB582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="00286C16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48146E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</w:t>
            </w: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1</w:t>
            </w:r>
          </w:p>
        </w:tc>
      </w:tr>
      <w:tr w:rsidR="00DC7B37" w:rsidRPr="00725CBB" w14:paraId="2448678D" w14:textId="20B3208F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2196CF7B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2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31A27681" w14:textId="0D688094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293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40A8FE04" w14:textId="5386043E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6864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2E25C069" w14:textId="400952A9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.6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795357A1" w14:textId="2C41C815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976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0D55B361" w14:textId="3090D915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2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2BCF3554" w14:textId="56DA467E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.3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473DADFC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20510CFA" w14:textId="74198D2A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76979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606BA504" w14:textId="5F287A77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29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174E2B29" w14:textId="0C414C70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.1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12F4E120" w14:textId="77777777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1B4BC4E3" w14:textId="576D4491" w:rsidTr="001575ED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08B95F3F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3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4A87B141" w14:textId="781EDA3E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056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2A7DB63" w14:textId="7EF2B71B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9041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0C983777" w14:textId="5EC76F01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.1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4694832E" w14:textId="0ECF221F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89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4A796955" w14:textId="44AA1FF4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3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2ECAB1C1" w14:textId="71D6C513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311204B8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425B35EE" w14:textId="5373BC3D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025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4030CDC4" w14:textId="245626B3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5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5450471D" w14:textId="5E35BDE2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1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15EC5482" w14:textId="77777777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39CE9DC0" w14:textId="2672ACEF" w:rsidTr="001575ED">
        <w:tc>
          <w:tcPr>
            <w:tcW w:w="3060" w:type="dxa"/>
            <w:tcBorders>
              <w:top w:val="nil"/>
            </w:tcBorders>
            <w:vAlign w:val="center"/>
          </w:tcPr>
          <w:p w14:paraId="44CCFB3A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4 (highest severity)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06CEB3D8" w14:textId="58C93BDC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340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42D61BCB" w14:textId="1371A9DE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199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2AF508AC" w14:textId="152F686D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A06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155A84BB" w14:textId="57535F64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829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4CA2B008" w14:textId="73EE08BE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7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1848024B" w14:textId="1378A4B6" w:rsidR="00A37BCF" w:rsidRPr="00EA06E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1D8CB37E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24CA6F77" w14:textId="1345BE13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919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</w:tcBorders>
            <w:vAlign w:val="center"/>
          </w:tcPr>
          <w:p w14:paraId="0522E766" w14:textId="57A08A85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5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14:paraId="6FC5CBB3" w14:textId="2EC493D3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18611F06" w14:textId="77777777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286C16" w:rsidRPr="00725CBB" w14:paraId="0F5650AD" w14:textId="60EFE69F" w:rsidTr="008F173F">
        <w:tc>
          <w:tcPr>
            <w:tcW w:w="14220" w:type="dxa"/>
            <w:gridSpan w:val="13"/>
          </w:tcPr>
          <w:p w14:paraId="6E6F3980" w14:textId="49D4F99A" w:rsidR="00286C16" w:rsidRPr="00796872" w:rsidRDefault="00286C16" w:rsidP="00286C1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96872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Hospitalization characteristics:</w:t>
            </w:r>
          </w:p>
        </w:tc>
      </w:tr>
      <w:tr w:rsidR="00DC7B37" w:rsidRPr="00725CBB" w14:paraId="7AE90937" w14:textId="3BFDD83D" w:rsidTr="001575ED">
        <w:tc>
          <w:tcPr>
            <w:tcW w:w="3060" w:type="dxa"/>
          </w:tcPr>
          <w:p w14:paraId="7D61C201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sz w:val="20"/>
                <w:szCs w:val="20"/>
              </w:rPr>
              <w:t>Neonatal hospitalization</w:t>
            </w:r>
          </w:p>
        </w:tc>
        <w:tc>
          <w:tcPr>
            <w:tcW w:w="900" w:type="dxa"/>
            <w:tcBorders>
              <w:bottom w:val="single" w:sz="4" w:space="0" w:color="auto"/>
              <w:right w:val="nil"/>
            </w:tcBorders>
            <w:vAlign w:val="center"/>
          </w:tcPr>
          <w:p w14:paraId="2A5C934E" w14:textId="2E27F048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584</w:t>
            </w:r>
          </w:p>
        </w:tc>
        <w:tc>
          <w:tcPr>
            <w:tcW w:w="900" w:type="dxa"/>
            <w:tcBorders>
              <w:left w:val="nil"/>
              <w:bottom w:val="single" w:sz="4" w:space="0" w:color="auto"/>
            </w:tcBorders>
            <w:vAlign w:val="center"/>
          </w:tcPr>
          <w:p w14:paraId="3C8BE364" w14:textId="3E83CF70" w:rsidR="00A37BCF" w:rsidRPr="00DA7F0E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4274)</w:t>
            </w:r>
          </w:p>
        </w:tc>
        <w:tc>
          <w:tcPr>
            <w:tcW w:w="630" w:type="dxa"/>
            <w:vAlign w:val="center"/>
          </w:tcPr>
          <w:p w14:paraId="5D9F34D0" w14:textId="31CE4761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1</w:t>
            </w:r>
          </w:p>
        </w:tc>
        <w:tc>
          <w:tcPr>
            <w:tcW w:w="900" w:type="dxa"/>
            <w:tcBorders>
              <w:bottom w:val="single" w:sz="4" w:space="0" w:color="auto"/>
              <w:right w:val="nil"/>
            </w:tcBorders>
            <w:vAlign w:val="center"/>
          </w:tcPr>
          <w:p w14:paraId="3FBA0653" w14:textId="738A3EEB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63</w:t>
            </w:r>
          </w:p>
        </w:tc>
        <w:tc>
          <w:tcPr>
            <w:tcW w:w="900" w:type="dxa"/>
            <w:tcBorders>
              <w:left w:val="nil"/>
              <w:bottom w:val="single" w:sz="4" w:space="0" w:color="auto"/>
            </w:tcBorders>
            <w:vAlign w:val="center"/>
          </w:tcPr>
          <w:p w14:paraId="5E91742B" w14:textId="59986F06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2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vAlign w:val="center"/>
          </w:tcPr>
          <w:p w14:paraId="0D22838B" w14:textId="2B4FD71A" w:rsidR="00A37BCF" w:rsidRPr="00725CBB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800" w:type="dxa"/>
            <w:vAlign w:val="center"/>
          </w:tcPr>
          <w:p w14:paraId="001D30E2" w14:textId="6BD51482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bottom w:val="single" w:sz="4" w:space="0" w:color="auto"/>
              <w:right w:val="nil"/>
            </w:tcBorders>
          </w:tcPr>
          <w:p w14:paraId="4E18AFF3" w14:textId="4221E9AA" w:rsidR="00A37BCF" w:rsidRPr="00A37BCF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3450</w:t>
            </w:r>
          </w:p>
        </w:tc>
        <w:tc>
          <w:tcPr>
            <w:tcW w:w="108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2422D5C5" w14:textId="13D30E68" w:rsidR="00A37BCF" w:rsidRPr="00A37BCF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37BC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7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left w:val="nil"/>
            </w:tcBorders>
            <w:vAlign w:val="center"/>
          </w:tcPr>
          <w:p w14:paraId="787381DB" w14:textId="6A1BEBCD" w:rsidR="00A37BCF" w:rsidRPr="00A37BCF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710" w:type="dxa"/>
            <w:vAlign w:val="center"/>
          </w:tcPr>
          <w:p w14:paraId="145D7601" w14:textId="1C9E5221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="00286C16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48146E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</w:t>
            </w: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1</w:t>
            </w:r>
          </w:p>
        </w:tc>
      </w:tr>
      <w:tr w:rsidR="00DC7B37" w:rsidRPr="00725CBB" w14:paraId="548523AB" w14:textId="6084AFAC" w:rsidTr="001575ED">
        <w:tc>
          <w:tcPr>
            <w:tcW w:w="3060" w:type="dxa"/>
            <w:tcBorders>
              <w:bottom w:val="nil"/>
            </w:tcBorders>
            <w:vAlign w:val="center"/>
          </w:tcPr>
          <w:p w14:paraId="59138F3F" w14:textId="77777777" w:rsidR="00A37BCF" w:rsidRPr="0048146E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dmission type: </w:t>
            </w:r>
          </w:p>
        </w:tc>
        <w:tc>
          <w:tcPr>
            <w:tcW w:w="900" w:type="dxa"/>
            <w:tcBorders>
              <w:bottom w:val="nil"/>
              <w:right w:val="nil"/>
            </w:tcBorders>
            <w:vAlign w:val="center"/>
          </w:tcPr>
          <w:p w14:paraId="5E6B4D4F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left w:val="nil"/>
              <w:bottom w:val="nil"/>
            </w:tcBorders>
            <w:vAlign w:val="center"/>
          </w:tcPr>
          <w:p w14:paraId="5581BF57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30" w:type="dxa"/>
            <w:tcBorders>
              <w:bottom w:val="nil"/>
            </w:tcBorders>
            <w:vAlign w:val="center"/>
          </w:tcPr>
          <w:p w14:paraId="6D965F2B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bottom w:val="nil"/>
              <w:right w:val="nil"/>
            </w:tcBorders>
            <w:vAlign w:val="center"/>
          </w:tcPr>
          <w:p w14:paraId="3CCDEA69" w14:textId="251906F5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  <w:vAlign w:val="center"/>
          </w:tcPr>
          <w:p w14:paraId="42A6864D" w14:textId="5D73232B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nil"/>
            </w:tcBorders>
            <w:vAlign w:val="center"/>
          </w:tcPr>
          <w:p w14:paraId="097B0EBE" w14:textId="7861DD49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00" w:type="dxa"/>
            <w:tcBorders>
              <w:bottom w:val="nil"/>
            </w:tcBorders>
            <w:vAlign w:val="center"/>
          </w:tcPr>
          <w:p w14:paraId="50F14F89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single" w:sz="4" w:space="0" w:color="auto"/>
              <w:bottom w:val="nil"/>
              <w:right w:val="nil"/>
            </w:tcBorders>
          </w:tcPr>
          <w:p w14:paraId="735B259C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</w:tcBorders>
          </w:tcPr>
          <w:p w14:paraId="0ABECC42" w14:textId="77777777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10" w:type="dxa"/>
            <w:tcBorders>
              <w:bottom w:val="nil"/>
            </w:tcBorders>
          </w:tcPr>
          <w:p w14:paraId="5F6084FB" w14:textId="10F0723C" w:rsidR="00A37BCF" w:rsidRPr="00DA7F0E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  <w:tcBorders>
              <w:bottom w:val="nil"/>
            </w:tcBorders>
            <w:vAlign w:val="center"/>
          </w:tcPr>
          <w:p w14:paraId="5D5432DF" w14:textId="77777777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8D7859" w14:paraId="7B03D34F" w14:textId="0230899B" w:rsidTr="001575ED">
        <w:tc>
          <w:tcPr>
            <w:tcW w:w="3060" w:type="dxa"/>
            <w:tcBorders>
              <w:top w:val="nil"/>
            </w:tcBorders>
            <w:vAlign w:val="center"/>
          </w:tcPr>
          <w:p w14:paraId="12B63C5A" w14:textId="77777777" w:rsidR="00AA285A" w:rsidRPr="0048146E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8146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Elective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74360B61" w14:textId="6C7170EF" w:rsidR="00AA285A" w:rsidRPr="00DA7F0E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9854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585F7B67" w14:textId="2BE7A574" w:rsidR="00AA285A" w:rsidRPr="00DA7F0E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3061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620DFF4C" w14:textId="05F88088" w:rsidR="00AA285A" w:rsidRPr="00DA7F0E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8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4E08017E" w14:textId="4E8E5634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9350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242E146B" w14:textId="2CB89DCB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47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16D217F4" w14:textId="72A6EA6B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A7F0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.6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14ED9F45" w14:textId="156E7893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  <w:right w:val="nil"/>
            </w:tcBorders>
            <w:vAlign w:val="center"/>
          </w:tcPr>
          <w:p w14:paraId="19CE3457" w14:textId="0B26BFA5" w:rsidR="00AA285A" w:rsidRPr="00AA285A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6425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16BAA248" w14:textId="77C6BE9B" w:rsidR="00AA285A" w:rsidRPr="00AA285A" w:rsidRDefault="001575ED" w:rsidP="001575ED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="00AA285A"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0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14:paraId="1F02D769" w14:textId="0F5059DD" w:rsidR="00AA285A" w:rsidRPr="00AA285A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.9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1B1BA4B3" w14:textId="0C537128" w:rsidR="00AA285A" w:rsidRPr="00796872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</w:t>
            </w:r>
          </w:p>
        </w:tc>
      </w:tr>
      <w:tr w:rsidR="00DC7B37" w:rsidRPr="00725CBB" w14:paraId="5461826D" w14:textId="0E8A3303" w:rsidTr="006D2E28">
        <w:tc>
          <w:tcPr>
            <w:tcW w:w="3060" w:type="dxa"/>
            <w:vAlign w:val="center"/>
          </w:tcPr>
          <w:p w14:paraId="5CCE7535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ngth of stay in days (median [IQR])</w:t>
            </w:r>
          </w:p>
        </w:tc>
        <w:tc>
          <w:tcPr>
            <w:tcW w:w="2430" w:type="dxa"/>
            <w:gridSpan w:val="3"/>
            <w:vAlign w:val="center"/>
          </w:tcPr>
          <w:p w14:paraId="777367AA" w14:textId="0B2E4C60" w:rsidR="00AA285A" w:rsidRPr="008D7859" w:rsidRDefault="00AA285A" w:rsidP="00AA285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(0.06) [1.1-4.7]</w:t>
            </w:r>
          </w:p>
        </w:tc>
        <w:tc>
          <w:tcPr>
            <w:tcW w:w="2430" w:type="dxa"/>
            <w:gridSpan w:val="3"/>
            <w:vAlign w:val="center"/>
          </w:tcPr>
          <w:p w14:paraId="215CD6CD" w14:textId="1688AEB2" w:rsidR="00AA285A" w:rsidRPr="00725CBB" w:rsidRDefault="00AA285A" w:rsidP="00AA285A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(0.2) [0.9-4.3]</w:t>
            </w:r>
          </w:p>
        </w:tc>
        <w:tc>
          <w:tcPr>
            <w:tcW w:w="1800" w:type="dxa"/>
            <w:vAlign w:val="center"/>
          </w:tcPr>
          <w:p w14:paraId="01A93BA3" w14:textId="661282A1" w:rsidR="00AA285A" w:rsidRPr="00DA64E9" w:rsidRDefault="0048146E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</w:t>
            </w:r>
            <w:r w:rsidR="00AA285A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1</w:t>
            </w:r>
          </w:p>
        </w:tc>
        <w:tc>
          <w:tcPr>
            <w:tcW w:w="2790" w:type="dxa"/>
            <w:gridSpan w:val="4"/>
            <w:vAlign w:val="center"/>
          </w:tcPr>
          <w:p w14:paraId="0AF0E485" w14:textId="4A63A8CF" w:rsidR="00AA285A" w:rsidRPr="008D7859" w:rsidRDefault="00AA285A" w:rsidP="00AA285A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 (0.7) [0.8-3.3</w:t>
            </w:r>
            <w:r w:rsidR="00286C1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1710" w:type="dxa"/>
            <w:vAlign w:val="center"/>
          </w:tcPr>
          <w:p w14:paraId="66D3A53F" w14:textId="4134AB8B" w:rsidR="00AA285A" w:rsidRPr="00796872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="00286C16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48146E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</w:t>
            </w: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1</w:t>
            </w:r>
          </w:p>
        </w:tc>
      </w:tr>
      <w:tr w:rsidR="00DC7B37" w:rsidRPr="00725CBB" w14:paraId="416C2FAB" w14:textId="607753B3" w:rsidTr="001575ED">
        <w:tc>
          <w:tcPr>
            <w:tcW w:w="3060" w:type="dxa"/>
            <w:vAlign w:val="center"/>
          </w:tcPr>
          <w:p w14:paraId="3BD581DD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High turnover hospitalizations </w:t>
            </w:r>
          </w:p>
        </w:tc>
        <w:tc>
          <w:tcPr>
            <w:tcW w:w="900" w:type="dxa"/>
            <w:tcBorders>
              <w:right w:val="nil"/>
            </w:tcBorders>
            <w:vAlign w:val="center"/>
          </w:tcPr>
          <w:p w14:paraId="08E3E0AB" w14:textId="43BACE84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0441</w:t>
            </w:r>
          </w:p>
        </w:tc>
        <w:tc>
          <w:tcPr>
            <w:tcW w:w="900" w:type="dxa"/>
            <w:tcBorders>
              <w:left w:val="nil"/>
            </w:tcBorders>
            <w:vAlign w:val="center"/>
          </w:tcPr>
          <w:p w14:paraId="292EAA62" w14:textId="15C7AE47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2405)</w:t>
            </w:r>
          </w:p>
        </w:tc>
        <w:tc>
          <w:tcPr>
            <w:tcW w:w="630" w:type="dxa"/>
            <w:vAlign w:val="center"/>
          </w:tcPr>
          <w:p w14:paraId="7E4B3628" w14:textId="418E182B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900" w:type="dxa"/>
            <w:tcBorders>
              <w:right w:val="nil"/>
            </w:tcBorders>
            <w:vAlign w:val="center"/>
          </w:tcPr>
          <w:p w14:paraId="2669A474" w14:textId="4EC9765C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419</w:t>
            </w:r>
          </w:p>
        </w:tc>
        <w:tc>
          <w:tcPr>
            <w:tcW w:w="900" w:type="dxa"/>
            <w:tcBorders>
              <w:left w:val="nil"/>
            </w:tcBorders>
            <w:vAlign w:val="center"/>
          </w:tcPr>
          <w:p w14:paraId="3DD6BCCC" w14:textId="6E77AA62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0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vAlign w:val="center"/>
          </w:tcPr>
          <w:p w14:paraId="7215C2F6" w14:textId="0AF11120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.2</w:t>
            </w:r>
          </w:p>
        </w:tc>
        <w:tc>
          <w:tcPr>
            <w:tcW w:w="1800" w:type="dxa"/>
            <w:vAlign w:val="bottom"/>
          </w:tcPr>
          <w:p w14:paraId="47E543F0" w14:textId="38578BD2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0.01</w:t>
            </w:r>
          </w:p>
        </w:tc>
        <w:tc>
          <w:tcPr>
            <w:tcW w:w="1050" w:type="dxa"/>
            <w:gridSpan w:val="2"/>
            <w:tcBorders>
              <w:bottom w:val="single" w:sz="4" w:space="0" w:color="auto"/>
              <w:right w:val="nil"/>
            </w:tcBorders>
            <w:vAlign w:val="center"/>
          </w:tcPr>
          <w:p w14:paraId="10C4323A" w14:textId="5D33E5B5" w:rsidR="00AA285A" w:rsidRPr="00AA285A" w:rsidRDefault="00AA285A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1371</w:t>
            </w:r>
          </w:p>
        </w:tc>
        <w:tc>
          <w:tcPr>
            <w:tcW w:w="930" w:type="dxa"/>
            <w:tcBorders>
              <w:left w:val="nil"/>
              <w:bottom w:val="single" w:sz="4" w:space="0" w:color="auto"/>
            </w:tcBorders>
            <w:vAlign w:val="center"/>
          </w:tcPr>
          <w:p w14:paraId="51C78614" w14:textId="3954CDA9" w:rsidR="00AA285A" w:rsidRPr="00AA285A" w:rsidRDefault="00AA285A" w:rsidP="00DC7B3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6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vAlign w:val="center"/>
          </w:tcPr>
          <w:p w14:paraId="594BBF74" w14:textId="070D139A" w:rsidR="00AA285A" w:rsidRPr="00AA285A" w:rsidRDefault="00F5250B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.0</w:t>
            </w:r>
          </w:p>
        </w:tc>
        <w:tc>
          <w:tcPr>
            <w:tcW w:w="1710" w:type="dxa"/>
            <w:vAlign w:val="center"/>
          </w:tcPr>
          <w:p w14:paraId="5CD2F6DB" w14:textId="5011ABEE" w:rsidR="00AA285A" w:rsidRDefault="00AA285A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</w:t>
            </w:r>
          </w:p>
        </w:tc>
      </w:tr>
      <w:tr w:rsidR="00DC7B37" w:rsidRPr="00725CBB" w14:paraId="314D83A6" w14:textId="245520ED" w:rsidTr="001575ED">
        <w:tc>
          <w:tcPr>
            <w:tcW w:w="3060" w:type="dxa"/>
            <w:vAlign w:val="center"/>
          </w:tcPr>
          <w:p w14:paraId="6E6D9905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ngth of stay &gt;4 days</w:t>
            </w:r>
          </w:p>
        </w:tc>
        <w:tc>
          <w:tcPr>
            <w:tcW w:w="900" w:type="dxa"/>
            <w:tcBorders>
              <w:right w:val="nil"/>
            </w:tcBorders>
            <w:vAlign w:val="center"/>
          </w:tcPr>
          <w:p w14:paraId="7D945637" w14:textId="16C514F5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1804</w:t>
            </w:r>
          </w:p>
        </w:tc>
        <w:tc>
          <w:tcPr>
            <w:tcW w:w="900" w:type="dxa"/>
            <w:tcBorders>
              <w:left w:val="nil"/>
            </w:tcBorders>
            <w:vAlign w:val="center"/>
          </w:tcPr>
          <w:p w14:paraId="3EBC707F" w14:textId="1D63D7F7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14354)</w:t>
            </w:r>
          </w:p>
        </w:tc>
        <w:tc>
          <w:tcPr>
            <w:tcW w:w="630" w:type="dxa"/>
            <w:vAlign w:val="center"/>
          </w:tcPr>
          <w:p w14:paraId="5E347CFF" w14:textId="12A607D0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right w:val="nil"/>
            </w:tcBorders>
            <w:vAlign w:val="center"/>
          </w:tcPr>
          <w:p w14:paraId="1EAC19B5" w14:textId="5D2ABCCF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0955</w:t>
            </w:r>
          </w:p>
        </w:tc>
        <w:tc>
          <w:tcPr>
            <w:tcW w:w="900" w:type="dxa"/>
            <w:tcBorders>
              <w:left w:val="nil"/>
            </w:tcBorders>
            <w:vAlign w:val="center"/>
          </w:tcPr>
          <w:p w14:paraId="4B62EAC7" w14:textId="7732859E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33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vAlign w:val="center"/>
          </w:tcPr>
          <w:p w14:paraId="2CD5ACB6" w14:textId="76211CE7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.7</w:t>
            </w:r>
          </w:p>
        </w:tc>
        <w:tc>
          <w:tcPr>
            <w:tcW w:w="1800" w:type="dxa"/>
            <w:vAlign w:val="bottom"/>
          </w:tcPr>
          <w:p w14:paraId="1C4F827C" w14:textId="360C9B24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050" w:type="dxa"/>
            <w:gridSpan w:val="2"/>
            <w:tcBorders>
              <w:right w:val="nil"/>
            </w:tcBorders>
            <w:vAlign w:val="center"/>
          </w:tcPr>
          <w:p w14:paraId="26D7DBA7" w14:textId="3A6C521A" w:rsidR="00AA285A" w:rsidRPr="00AA285A" w:rsidRDefault="00AA285A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7360</w:t>
            </w:r>
          </w:p>
        </w:tc>
        <w:tc>
          <w:tcPr>
            <w:tcW w:w="930" w:type="dxa"/>
            <w:tcBorders>
              <w:left w:val="nil"/>
            </w:tcBorders>
            <w:vAlign w:val="center"/>
          </w:tcPr>
          <w:p w14:paraId="42126877" w14:textId="333FCC9A" w:rsidR="00AA285A" w:rsidRPr="00AA285A" w:rsidRDefault="00AA285A" w:rsidP="00DC7B3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36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vAlign w:val="center"/>
          </w:tcPr>
          <w:p w14:paraId="7A8B9EF1" w14:textId="3E2CC729" w:rsidR="00AA285A" w:rsidRPr="00AA285A" w:rsidRDefault="00F5250B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7</w:t>
            </w:r>
          </w:p>
        </w:tc>
        <w:tc>
          <w:tcPr>
            <w:tcW w:w="1710" w:type="dxa"/>
            <w:vAlign w:val="center"/>
          </w:tcPr>
          <w:p w14:paraId="70DCF71E" w14:textId="54F97B46" w:rsidR="00AA285A" w:rsidRPr="00796872" w:rsidRDefault="00AA285A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968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="00286C16" w:rsidRPr="007968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48146E" w:rsidRPr="007968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</w:t>
            </w:r>
            <w:r w:rsidRPr="007968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1</w:t>
            </w:r>
          </w:p>
        </w:tc>
      </w:tr>
      <w:tr w:rsidR="00DC7B37" w:rsidRPr="00725CBB" w14:paraId="36999B63" w14:textId="68011DA0" w:rsidTr="006D2E28">
        <w:tc>
          <w:tcPr>
            <w:tcW w:w="3060" w:type="dxa"/>
            <w:tcBorders>
              <w:bottom w:val="nil"/>
            </w:tcBorders>
            <w:vAlign w:val="center"/>
          </w:tcPr>
          <w:p w14:paraId="05C03E6A" w14:textId="77777777" w:rsidR="00A37BCF" w:rsidRPr="00725CBB" w:rsidRDefault="00A37BCF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mission source:</w:t>
            </w:r>
          </w:p>
        </w:tc>
        <w:tc>
          <w:tcPr>
            <w:tcW w:w="900" w:type="dxa"/>
            <w:tcBorders>
              <w:bottom w:val="nil"/>
              <w:right w:val="nil"/>
            </w:tcBorders>
            <w:vAlign w:val="center"/>
          </w:tcPr>
          <w:p w14:paraId="3B272A72" w14:textId="77777777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left w:val="nil"/>
              <w:bottom w:val="nil"/>
            </w:tcBorders>
            <w:vAlign w:val="center"/>
          </w:tcPr>
          <w:p w14:paraId="68942B42" w14:textId="77777777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30" w:type="dxa"/>
            <w:tcBorders>
              <w:bottom w:val="nil"/>
            </w:tcBorders>
            <w:vAlign w:val="center"/>
          </w:tcPr>
          <w:p w14:paraId="174C66A2" w14:textId="77777777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bottom w:val="nil"/>
              <w:right w:val="nil"/>
            </w:tcBorders>
            <w:vAlign w:val="center"/>
          </w:tcPr>
          <w:p w14:paraId="690A1EA7" w14:textId="25A56044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  <w:vAlign w:val="center"/>
          </w:tcPr>
          <w:p w14:paraId="4446E9A6" w14:textId="2E16396A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nil"/>
            </w:tcBorders>
            <w:vAlign w:val="center"/>
          </w:tcPr>
          <w:p w14:paraId="6F7E5E3E" w14:textId="202E5F99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00" w:type="dxa"/>
            <w:tcBorders>
              <w:bottom w:val="nil"/>
            </w:tcBorders>
            <w:vAlign w:val="center"/>
          </w:tcPr>
          <w:p w14:paraId="5DF261AA" w14:textId="77777777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50" w:type="dxa"/>
            <w:gridSpan w:val="2"/>
            <w:tcBorders>
              <w:bottom w:val="nil"/>
              <w:right w:val="nil"/>
            </w:tcBorders>
          </w:tcPr>
          <w:p w14:paraId="49FB10A8" w14:textId="77777777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30" w:type="dxa"/>
            <w:tcBorders>
              <w:left w:val="nil"/>
              <w:bottom w:val="nil"/>
            </w:tcBorders>
          </w:tcPr>
          <w:p w14:paraId="3FBAD7C5" w14:textId="77777777" w:rsidR="00A37BCF" w:rsidRPr="008D7859" w:rsidRDefault="00A37BCF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10" w:type="dxa"/>
            <w:tcBorders>
              <w:bottom w:val="nil"/>
            </w:tcBorders>
          </w:tcPr>
          <w:p w14:paraId="6FF0FEC2" w14:textId="7BA6D30A" w:rsidR="00A37BCF" w:rsidRPr="008D7859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  <w:tcBorders>
              <w:bottom w:val="nil"/>
            </w:tcBorders>
            <w:vAlign w:val="center"/>
          </w:tcPr>
          <w:p w14:paraId="0DDA7A57" w14:textId="77777777" w:rsidR="00A37BCF" w:rsidRPr="00796872" w:rsidRDefault="00A37BCF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71836C3F" w14:textId="11940EB6" w:rsidTr="006D2E28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3DEAFCA2" w14:textId="045E8999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Transfer from another acute care</w:t>
            </w:r>
            <w:r w:rsidR="00286C1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         </w:t>
            </w: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                             </w:t>
            </w:r>
            <w:r w:rsidR="00286C1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         </w:t>
            </w: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ospital 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7AEA9A41" w14:textId="35FB0827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211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152CB3CA" w14:textId="66508FE1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8952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6EFA0FBE" w14:textId="67A2CE31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A3AD12E" w14:textId="30A63DAE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38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0D778D95" w14:textId="046549B3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7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3E7F45A0" w14:textId="2F88470D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6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339EE351" w14:textId="4B1386A5" w:rsidR="00AA285A" w:rsidRPr="00DA64E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050" w:type="dxa"/>
            <w:gridSpan w:val="2"/>
            <w:tcBorders>
              <w:top w:val="nil"/>
              <w:bottom w:val="nil"/>
              <w:right w:val="nil"/>
            </w:tcBorders>
            <w:vAlign w:val="center"/>
          </w:tcPr>
          <w:p w14:paraId="3F3856BD" w14:textId="713D590E" w:rsidR="00AA285A" w:rsidRPr="00AA285A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367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</w:tcBorders>
            <w:vAlign w:val="center"/>
          </w:tcPr>
          <w:p w14:paraId="6F647343" w14:textId="43E8267D" w:rsidR="00AA285A" w:rsidRPr="00AA285A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6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09B37EB8" w14:textId="37D24897" w:rsidR="00AA285A" w:rsidRPr="00AA285A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4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78050AF2" w14:textId="1593FD98" w:rsidR="00AA285A" w:rsidRPr="00796872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</w:t>
            </w:r>
            <w:r w:rsidR="00286C16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="0048146E"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</w:t>
            </w:r>
            <w:r w:rsidRPr="007968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1</w:t>
            </w:r>
          </w:p>
        </w:tc>
      </w:tr>
      <w:tr w:rsidR="00DC7B37" w:rsidRPr="00725CBB" w14:paraId="5D4035BF" w14:textId="7481D3E8" w:rsidTr="00286C16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59DC9436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Direct admission 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</w:tcPr>
          <w:p w14:paraId="7E2EC809" w14:textId="33F5ACE3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E73A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111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</w:tcPr>
          <w:p w14:paraId="63BCFB1A" w14:textId="7112A713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E73A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0203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63F9FBC5" w14:textId="6BA90337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.1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83CA0EB" w14:textId="1A1A922B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053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18F5FD83" w14:textId="08523F76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6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300B4F86" w14:textId="573D14CF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.5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3CF6A5B7" w14:textId="60C34047" w:rsidR="00AA285A" w:rsidRPr="00DA64E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1050" w:type="dxa"/>
            <w:gridSpan w:val="2"/>
            <w:tcBorders>
              <w:top w:val="nil"/>
              <w:bottom w:val="nil"/>
              <w:right w:val="nil"/>
            </w:tcBorders>
            <w:vAlign w:val="center"/>
          </w:tcPr>
          <w:p w14:paraId="1F43B4C4" w14:textId="237D98F6" w:rsidR="00AA285A" w:rsidRPr="00AA285A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959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37A7316" w14:textId="3443BF76" w:rsidR="00AA285A" w:rsidRPr="00AA285A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66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159FA826" w14:textId="7CBAD7B3" w:rsidR="00AA285A" w:rsidRPr="00AA285A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.8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33AB5DFF" w14:textId="77777777" w:rsidR="00AA285A" w:rsidRPr="00DA64E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</w:tr>
      <w:tr w:rsidR="00DC7B37" w:rsidRPr="00725CBB" w14:paraId="1394D058" w14:textId="5041DD12" w:rsidTr="006D2E28">
        <w:tc>
          <w:tcPr>
            <w:tcW w:w="3060" w:type="dxa"/>
            <w:tcBorders>
              <w:top w:val="nil"/>
            </w:tcBorders>
            <w:vAlign w:val="center"/>
          </w:tcPr>
          <w:p w14:paraId="035AB92E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Admission from ED </w:t>
            </w:r>
          </w:p>
        </w:tc>
        <w:tc>
          <w:tcPr>
            <w:tcW w:w="900" w:type="dxa"/>
            <w:tcBorders>
              <w:top w:val="nil"/>
              <w:right w:val="nil"/>
            </w:tcBorders>
          </w:tcPr>
          <w:p w14:paraId="4A7ED68D" w14:textId="2196E41B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E73A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1223</w:t>
            </w:r>
          </w:p>
        </w:tc>
        <w:tc>
          <w:tcPr>
            <w:tcW w:w="900" w:type="dxa"/>
            <w:tcBorders>
              <w:top w:val="nil"/>
              <w:left w:val="nil"/>
            </w:tcBorders>
          </w:tcPr>
          <w:p w14:paraId="7EF9CBF1" w14:textId="4E234B64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E73A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8708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5011CBE5" w14:textId="71F7D093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.1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55C7E708" w14:textId="5D5422D0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1794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70F70BC0" w14:textId="396CF6A7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508AA987" w14:textId="4665340E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.8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729685B8" w14:textId="3D85C294" w:rsidR="00AA285A" w:rsidRPr="00DA64E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1050" w:type="dxa"/>
            <w:gridSpan w:val="2"/>
            <w:tcBorders>
              <w:top w:val="nil"/>
              <w:right w:val="nil"/>
            </w:tcBorders>
            <w:vAlign w:val="center"/>
          </w:tcPr>
          <w:p w14:paraId="196565A6" w14:textId="6981B412" w:rsidR="00AA285A" w:rsidRPr="00AA285A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1846</w:t>
            </w:r>
          </w:p>
        </w:tc>
        <w:tc>
          <w:tcPr>
            <w:tcW w:w="930" w:type="dxa"/>
            <w:tcBorders>
              <w:top w:val="nil"/>
              <w:left w:val="nil"/>
            </w:tcBorders>
            <w:vAlign w:val="center"/>
          </w:tcPr>
          <w:p w14:paraId="61F93EB6" w14:textId="0ABA7AE8" w:rsidR="00AA285A" w:rsidRPr="00AA285A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38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14:paraId="5C441F0B" w14:textId="03890A04" w:rsidR="00AA285A" w:rsidRPr="00AA285A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.8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09CAE8CA" w14:textId="77777777" w:rsidR="00AA285A" w:rsidRPr="00DA64E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</w:tr>
      <w:tr w:rsidR="00DC7B37" w:rsidRPr="00725CBB" w14:paraId="51A6F99D" w14:textId="48513A6A" w:rsidTr="006D2E28">
        <w:tc>
          <w:tcPr>
            <w:tcW w:w="3060" w:type="dxa"/>
            <w:tcBorders>
              <w:bottom w:val="nil"/>
            </w:tcBorders>
            <w:vAlign w:val="center"/>
          </w:tcPr>
          <w:p w14:paraId="4F09740B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harge status:</w:t>
            </w: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38B5AD0D" w14:textId="77777777" w:rsidR="00AA285A" w:rsidRPr="00DA64E9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2CBCAA82" w14:textId="77777777" w:rsidR="00AA285A" w:rsidRPr="00DA64E9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5CE60E73" w14:textId="77777777" w:rsidR="00AA285A" w:rsidRPr="00DA64E9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900" w:type="dxa"/>
            <w:tcBorders>
              <w:bottom w:val="nil"/>
              <w:right w:val="nil"/>
            </w:tcBorders>
          </w:tcPr>
          <w:p w14:paraId="00C527B9" w14:textId="77777777" w:rsidR="00AA285A" w:rsidRPr="00725CBB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tcBorders>
              <w:left w:val="nil"/>
              <w:bottom w:val="nil"/>
            </w:tcBorders>
          </w:tcPr>
          <w:p w14:paraId="2691A4CC" w14:textId="77777777" w:rsidR="00AA285A" w:rsidRPr="00725CBB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nil"/>
            </w:tcBorders>
          </w:tcPr>
          <w:p w14:paraId="3C6BEF9E" w14:textId="77777777" w:rsidR="00AA285A" w:rsidRPr="00725CBB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0" w:type="dxa"/>
            <w:tcBorders>
              <w:bottom w:val="nil"/>
            </w:tcBorders>
          </w:tcPr>
          <w:p w14:paraId="13D446A6" w14:textId="77777777" w:rsidR="00AA285A" w:rsidRPr="00DA64E9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050" w:type="dxa"/>
            <w:gridSpan w:val="2"/>
            <w:tcBorders>
              <w:bottom w:val="nil"/>
              <w:right w:val="nil"/>
            </w:tcBorders>
            <w:vAlign w:val="center"/>
          </w:tcPr>
          <w:p w14:paraId="177CD570" w14:textId="553E2CF7" w:rsidR="00AA285A" w:rsidRPr="00AA285A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30" w:type="dxa"/>
            <w:tcBorders>
              <w:left w:val="nil"/>
              <w:bottom w:val="nil"/>
            </w:tcBorders>
            <w:vAlign w:val="center"/>
          </w:tcPr>
          <w:p w14:paraId="2B14F54B" w14:textId="4D4FD047" w:rsidR="00AA285A" w:rsidRPr="00AA285A" w:rsidRDefault="00AA285A" w:rsidP="00DC7B37">
            <w:pPr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10" w:type="dxa"/>
            <w:tcBorders>
              <w:bottom w:val="nil"/>
            </w:tcBorders>
            <w:vAlign w:val="center"/>
          </w:tcPr>
          <w:p w14:paraId="7664DDFC" w14:textId="09F617C0" w:rsidR="00AA285A" w:rsidRPr="00AA285A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  <w:tcBorders>
              <w:bottom w:val="nil"/>
            </w:tcBorders>
            <w:vAlign w:val="center"/>
          </w:tcPr>
          <w:p w14:paraId="6F3AD4B7" w14:textId="77777777" w:rsidR="00AA285A" w:rsidRPr="00DA64E9" w:rsidRDefault="00AA285A" w:rsidP="00AA285A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highlight w:val="yellow"/>
              </w:rPr>
            </w:pPr>
          </w:p>
        </w:tc>
      </w:tr>
      <w:tr w:rsidR="00DC7B37" w:rsidRPr="00725CBB" w14:paraId="62BAE383" w14:textId="3EFF5303" w:rsidTr="006D2E28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0DC2D56E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 Routine 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068284D4" w14:textId="16D6C146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97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82E5E67" w14:textId="6120C90F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42613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05E887C3" w14:textId="1E60CC8B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3.8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44ACFE5C" w14:textId="338ACA57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514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3BA6E3F1" w14:textId="2562A009" w:rsidR="00AA285A" w:rsidRPr="00725CBB" w:rsidRDefault="00AA285A" w:rsidP="00286C1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15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0C836A33" w14:textId="6C21C852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288DCB3E" w14:textId="27A0C64E" w:rsidR="00AA285A" w:rsidRPr="00286C16" w:rsidRDefault="00AA285A" w:rsidP="00286C1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0.01</w:t>
            </w:r>
          </w:p>
        </w:tc>
        <w:tc>
          <w:tcPr>
            <w:tcW w:w="1050" w:type="dxa"/>
            <w:gridSpan w:val="2"/>
            <w:tcBorders>
              <w:top w:val="nil"/>
              <w:bottom w:val="nil"/>
              <w:right w:val="nil"/>
            </w:tcBorders>
            <w:vAlign w:val="center"/>
          </w:tcPr>
          <w:p w14:paraId="73ABE4BA" w14:textId="40F9E011" w:rsidR="00AA285A" w:rsidRPr="00AA285A" w:rsidRDefault="00AA285A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2149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</w:tcBorders>
            <w:vAlign w:val="center"/>
          </w:tcPr>
          <w:p w14:paraId="2472B4E6" w14:textId="23C4DDB7" w:rsidR="00AA285A" w:rsidRPr="00AA285A" w:rsidRDefault="00AA285A" w:rsidP="00286C1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17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543D5B0D" w14:textId="5398177E" w:rsidR="00AA285A" w:rsidRPr="00AA285A" w:rsidRDefault="00F5250B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.4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64206E88" w14:textId="451011C5" w:rsidR="00AA285A" w:rsidRDefault="0048146E" w:rsidP="00AA285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0.0</w:t>
            </w:r>
            <w:r w:rsidR="00AA285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1</w:t>
            </w:r>
          </w:p>
        </w:tc>
      </w:tr>
      <w:tr w:rsidR="00DC7B37" w:rsidRPr="00725CBB" w14:paraId="21D52A0A" w14:textId="4B3D4C72" w:rsidTr="006D2E28"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36B6F833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ransfer to another hospital or   healthcare facility 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245C8DAD" w14:textId="7942085F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03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0DB3F4D3" w14:textId="68C72AFB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1437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4BC4075C" w14:textId="24066C73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3A5B43EA" w14:textId="670EF43D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0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A494CA3" w14:textId="125BAD60" w:rsidR="00AA285A" w:rsidRPr="00725CBB" w:rsidRDefault="00AA285A" w:rsidP="00286C1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490DE0E1" w14:textId="37FE5BE5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34790582" w14:textId="77777777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50" w:type="dxa"/>
            <w:gridSpan w:val="2"/>
            <w:tcBorders>
              <w:top w:val="nil"/>
              <w:bottom w:val="nil"/>
              <w:right w:val="nil"/>
            </w:tcBorders>
            <w:vAlign w:val="center"/>
          </w:tcPr>
          <w:p w14:paraId="411FC6F4" w14:textId="75C330C4" w:rsidR="00AA285A" w:rsidRPr="00AA285A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41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</w:tcBorders>
            <w:vAlign w:val="center"/>
          </w:tcPr>
          <w:p w14:paraId="7B205B06" w14:textId="3D7DEC26" w:rsidR="00AA285A" w:rsidRPr="00AA285A" w:rsidRDefault="00AA285A" w:rsidP="00286C1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2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7905FF62" w14:textId="5D4D5D4E" w:rsidR="00AA285A" w:rsidRPr="00AA285A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09AA809E" w14:textId="77777777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26CB380C" w14:textId="6D14E0A6" w:rsidTr="006D2E28">
        <w:trPr>
          <w:trHeight w:val="432"/>
        </w:trPr>
        <w:tc>
          <w:tcPr>
            <w:tcW w:w="3060" w:type="dxa"/>
            <w:tcBorders>
              <w:top w:val="nil"/>
              <w:bottom w:val="nil"/>
            </w:tcBorders>
            <w:vAlign w:val="center"/>
          </w:tcPr>
          <w:p w14:paraId="09BA84FF" w14:textId="77777777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Discharge against medical advice 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538CE96D" w14:textId="040B8DB3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5FE3DCAD" w14:textId="3D11CEF8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70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4395D022" w14:textId="2FFE989B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nil"/>
              <w:bottom w:val="nil"/>
              <w:right w:val="nil"/>
            </w:tcBorders>
            <w:vAlign w:val="center"/>
          </w:tcPr>
          <w:p w14:paraId="655E88C8" w14:textId="34183589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</w:tcBorders>
            <w:vAlign w:val="center"/>
          </w:tcPr>
          <w:p w14:paraId="76B25817" w14:textId="28C31503" w:rsidR="00AA285A" w:rsidRPr="00725CBB" w:rsidRDefault="00AA285A" w:rsidP="00286C1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  <w:bottom w:val="nil"/>
            </w:tcBorders>
            <w:vAlign w:val="center"/>
          </w:tcPr>
          <w:p w14:paraId="32EA58BA" w14:textId="3B2933B7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800" w:type="dxa"/>
            <w:tcBorders>
              <w:top w:val="nil"/>
              <w:bottom w:val="nil"/>
            </w:tcBorders>
            <w:vAlign w:val="center"/>
          </w:tcPr>
          <w:p w14:paraId="635AA079" w14:textId="77777777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50" w:type="dxa"/>
            <w:gridSpan w:val="2"/>
            <w:tcBorders>
              <w:top w:val="nil"/>
              <w:bottom w:val="nil"/>
              <w:right w:val="nil"/>
            </w:tcBorders>
            <w:vAlign w:val="center"/>
          </w:tcPr>
          <w:p w14:paraId="45450367" w14:textId="719B5A2F" w:rsidR="00AA285A" w:rsidRPr="00AA285A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2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</w:tcBorders>
            <w:vAlign w:val="center"/>
          </w:tcPr>
          <w:p w14:paraId="03A053BF" w14:textId="05EEA77C" w:rsidR="00AA285A" w:rsidRPr="00AA285A" w:rsidRDefault="00AA285A" w:rsidP="00286C1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  <w:bottom w:val="nil"/>
            </w:tcBorders>
            <w:vAlign w:val="center"/>
          </w:tcPr>
          <w:p w14:paraId="44745746" w14:textId="7C015F16" w:rsidR="00AA285A" w:rsidRPr="00AA285A" w:rsidRDefault="00AA285A" w:rsidP="00F5250B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710" w:type="dxa"/>
            <w:tcBorders>
              <w:top w:val="nil"/>
              <w:bottom w:val="nil"/>
            </w:tcBorders>
            <w:vAlign w:val="center"/>
          </w:tcPr>
          <w:p w14:paraId="54FB236F" w14:textId="77777777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C7B37" w:rsidRPr="00725CBB" w14:paraId="7D402683" w14:textId="418B3F27" w:rsidTr="006D2E28">
        <w:tc>
          <w:tcPr>
            <w:tcW w:w="3060" w:type="dxa"/>
            <w:tcBorders>
              <w:top w:val="nil"/>
            </w:tcBorders>
            <w:vAlign w:val="center"/>
          </w:tcPr>
          <w:p w14:paraId="5D31E206" w14:textId="7DFD714A" w:rsidR="00AA285A" w:rsidRPr="00725CBB" w:rsidRDefault="00AA285A" w:rsidP="00071AD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25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ther **</w:t>
            </w:r>
            <w:r w:rsidR="00BB02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5DB8ECD3" w14:textId="5C57C11A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256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1A624308" w14:textId="3571F3A0" w:rsidR="00AA285A" w:rsidRPr="008D7859" w:rsidRDefault="00AA285A" w:rsidP="00DC7B37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4501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46B23E5B" w14:textId="4FE36882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725CB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900" w:type="dxa"/>
            <w:tcBorders>
              <w:top w:val="nil"/>
              <w:right w:val="nil"/>
            </w:tcBorders>
            <w:vAlign w:val="center"/>
          </w:tcPr>
          <w:p w14:paraId="3F0F0898" w14:textId="36B1D197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594</w:t>
            </w:r>
          </w:p>
        </w:tc>
        <w:tc>
          <w:tcPr>
            <w:tcW w:w="900" w:type="dxa"/>
            <w:tcBorders>
              <w:top w:val="nil"/>
              <w:left w:val="nil"/>
            </w:tcBorders>
            <w:vAlign w:val="center"/>
          </w:tcPr>
          <w:p w14:paraId="3EC97966" w14:textId="160BADE9" w:rsidR="00AA285A" w:rsidRPr="00725CBB" w:rsidRDefault="00AA285A" w:rsidP="00286C1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2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52431126" w14:textId="63DFE006" w:rsidR="00AA285A" w:rsidRPr="00725CBB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1</w:t>
            </w:r>
          </w:p>
        </w:tc>
        <w:tc>
          <w:tcPr>
            <w:tcW w:w="1800" w:type="dxa"/>
            <w:tcBorders>
              <w:top w:val="nil"/>
            </w:tcBorders>
            <w:vAlign w:val="center"/>
          </w:tcPr>
          <w:p w14:paraId="71F5C980" w14:textId="77777777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D785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50" w:type="dxa"/>
            <w:gridSpan w:val="2"/>
            <w:tcBorders>
              <w:top w:val="nil"/>
              <w:right w:val="nil"/>
            </w:tcBorders>
            <w:vAlign w:val="center"/>
          </w:tcPr>
          <w:p w14:paraId="6699A5BB" w14:textId="1A674F6E" w:rsidR="00AA285A" w:rsidRPr="00AA285A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682</w:t>
            </w:r>
          </w:p>
        </w:tc>
        <w:tc>
          <w:tcPr>
            <w:tcW w:w="930" w:type="dxa"/>
            <w:tcBorders>
              <w:top w:val="nil"/>
              <w:left w:val="nil"/>
            </w:tcBorders>
            <w:vAlign w:val="center"/>
          </w:tcPr>
          <w:p w14:paraId="2F77D844" w14:textId="0F44318D" w:rsidR="00AA285A" w:rsidRPr="00AA285A" w:rsidRDefault="00AA285A" w:rsidP="00286C1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AA285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3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14:paraId="77CF7E8F" w14:textId="1410DFFF" w:rsidR="00AA285A" w:rsidRPr="00AA285A" w:rsidRDefault="00F5250B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1710" w:type="dxa"/>
            <w:tcBorders>
              <w:top w:val="nil"/>
            </w:tcBorders>
            <w:vAlign w:val="center"/>
          </w:tcPr>
          <w:p w14:paraId="16028F3E" w14:textId="77777777" w:rsidR="00AA285A" w:rsidRPr="008D7859" w:rsidRDefault="00AA285A" w:rsidP="00AA285A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14869147" w14:textId="11580872" w:rsidR="0048146E" w:rsidRDefault="0048146E" w:rsidP="00083990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 xml:space="preserve">* </w:t>
      </w:r>
      <w:proofErr w:type="gramStart"/>
      <w:r>
        <w:rPr>
          <w:rFonts w:ascii="Times New Roman" w:eastAsia="Times New Roman" w:hAnsi="Times New Roman" w:cs="Times New Roman"/>
          <w:sz w:val="20"/>
          <w:szCs w:val="20"/>
        </w:rPr>
        <w:t>higher</w:t>
      </w:r>
      <w:proofErr w:type="gramEnd"/>
      <w:r>
        <w:rPr>
          <w:rFonts w:ascii="Times New Roman" w:eastAsia="Times New Roman" w:hAnsi="Times New Roman" w:cs="Times New Roman"/>
          <w:sz w:val="20"/>
          <w:szCs w:val="20"/>
        </w:rPr>
        <w:t xml:space="preserve"> volume general hospitals defined as those with </w:t>
      </w:r>
      <w:r w:rsidRPr="0048146E">
        <w:rPr>
          <w:rFonts w:ascii="Times New Roman" w:eastAsia="Times New Roman" w:hAnsi="Times New Roman" w:cs="Times New Roman"/>
          <w:sz w:val="20"/>
          <w:szCs w:val="20"/>
          <w:u w:val="single"/>
        </w:rPr>
        <w:t>&gt;</w:t>
      </w:r>
      <w:r>
        <w:rPr>
          <w:rFonts w:ascii="Times New Roman" w:eastAsia="Times New Roman" w:hAnsi="Times New Roman" w:cs="Times New Roman"/>
          <w:sz w:val="20"/>
          <w:szCs w:val="20"/>
        </w:rPr>
        <w:t>5838 hospitalizations/year, equal to the 25th percentile for freestanding children’s hospital volume</w:t>
      </w:r>
    </w:p>
    <w:p w14:paraId="211268E7" w14:textId="7EF016E5" w:rsidR="005461CD" w:rsidRDefault="005461CD" w:rsidP="00083990">
      <w:pPr>
        <w:rPr>
          <w:rFonts w:ascii="Times New Roman" w:eastAsia="Times New Roman" w:hAnsi="Times New Roman" w:cs="Times New Roman"/>
          <w:sz w:val="20"/>
          <w:szCs w:val="20"/>
        </w:rPr>
      </w:pPr>
      <w:r w:rsidRPr="00286C16">
        <w:rPr>
          <w:rFonts w:ascii="Times New Roman" w:eastAsia="Times New Roman" w:hAnsi="Times New Roman" w:cs="Times New Roman"/>
          <w:sz w:val="20"/>
          <w:szCs w:val="20"/>
        </w:rPr>
        <w:t>*</w:t>
      </w:r>
      <w:r w:rsidR="00BB023B">
        <w:rPr>
          <w:rFonts w:ascii="Times New Roman" w:eastAsia="Times New Roman" w:hAnsi="Times New Roman" w:cs="Times New Roman"/>
          <w:sz w:val="20"/>
          <w:szCs w:val="20"/>
        </w:rPr>
        <w:t>*</w:t>
      </w:r>
      <w:proofErr w:type="gramStart"/>
      <w:r w:rsidRPr="00286C16">
        <w:rPr>
          <w:rFonts w:ascii="Times New Roman" w:eastAsia="Times New Roman" w:hAnsi="Times New Roman" w:cs="Times New Roman"/>
          <w:sz w:val="20"/>
          <w:szCs w:val="20"/>
        </w:rPr>
        <w:t>r</w:t>
      </w:r>
      <w:r w:rsidR="006F4E81" w:rsidRPr="00286C16">
        <w:rPr>
          <w:rFonts w:ascii="Times New Roman" w:eastAsia="Times New Roman" w:hAnsi="Times New Roman" w:cs="Times New Roman"/>
          <w:sz w:val="20"/>
          <w:szCs w:val="20"/>
        </w:rPr>
        <w:t>a</w:t>
      </w:r>
      <w:r w:rsidR="00F614D4" w:rsidRPr="00286C16">
        <w:rPr>
          <w:rFonts w:ascii="Times New Roman" w:eastAsia="Times New Roman" w:hAnsi="Times New Roman" w:cs="Times New Roman"/>
          <w:sz w:val="20"/>
          <w:szCs w:val="20"/>
        </w:rPr>
        <w:t>ce</w:t>
      </w:r>
      <w:proofErr w:type="gramEnd"/>
      <w:r w:rsidR="00F614D4" w:rsidRPr="00286C16">
        <w:rPr>
          <w:rFonts w:ascii="Times New Roman" w:eastAsia="Times New Roman" w:hAnsi="Times New Roman" w:cs="Times New Roman"/>
          <w:sz w:val="20"/>
          <w:szCs w:val="20"/>
        </w:rPr>
        <w:t>/ethnicity data missing for approximately 8% of discharge records</w:t>
      </w:r>
      <w:r w:rsidR="00F614D4" w:rsidRPr="00286C16">
        <w:rPr>
          <w:rFonts w:ascii="Times New Roman" w:eastAsia="Times New Roman" w:hAnsi="Times New Roman" w:cs="Times New Roman"/>
          <w:sz w:val="20"/>
          <w:szCs w:val="20"/>
        </w:rPr>
        <w:fldChar w:fldCharType="begin" w:fldLock="1"/>
      </w:r>
      <w:r w:rsidR="00F614D4" w:rsidRPr="00286C16">
        <w:rPr>
          <w:rFonts w:ascii="Times New Roman" w:eastAsia="Times New Roman" w:hAnsi="Times New Roman" w:cs="Times New Roman"/>
          <w:sz w:val="20"/>
          <w:szCs w:val="20"/>
        </w:rPr>
        <w:instrText>ADDIN CSL_CITATION { "citationItems" : [ { "id" : "ITEM-1", "itemData" : { "id" : "ITEM-1", "issued" : { "date-parts" : [ [ "0" ] ] }, "page" : "Available at: https://www.hcup-us.ahrq.gov/db/nati", "title" : "Agency for Healthcare Research and Quality Healthcare Cost and Utilization Project. Introduction to the HCUP Kids' Inpatient Database (KID) 2012.", "type" : "webpage" }, "uris" : [ "http://www.mendeley.com/documents/?uuid=322641c4-2caf-4c6f-8937-c6bc1578ff70" ] } ], "mendeley" : { "formattedCitation" : "&lt;sup&gt;8&lt;/sup&gt;", "plainTextFormattedCitation" : "8", "previouslyFormattedCitation" : "&lt;sup&gt;8&lt;/sup&gt;" }, "properties" : { "noteIndex" : 0 }, "schema" : "https://github.com/citation-style-language/schema/raw/master/csl-citation.json" }</w:instrText>
      </w:r>
      <w:r w:rsidR="00F614D4" w:rsidRPr="00286C16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="00F614D4" w:rsidRPr="00286C16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</w:rPr>
        <w:t>8</w:t>
      </w:r>
      <w:r w:rsidR="00F614D4" w:rsidRPr="00286C16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="00F614D4" w:rsidRPr="00286C16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</w:p>
    <w:p w14:paraId="7948B1F0" w14:textId="3156F64F" w:rsidR="0048146E" w:rsidRPr="00286C16" w:rsidRDefault="0048146E" w:rsidP="00083990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 xml:space="preserve">*** </w:t>
      </w:r>
      <w:r w:rsidR="00796872">
        <w:rPr>
          <w:rFonts w:ascii="Times New Roman" w:eastAsia="Times New Roman" w:hAnsi="Times New Roman" w:cs="Times New Roman"/>
          <w:sz w:val="20"/>
          <w:szCs w:val="20"/>
        </w:rPr>
        <w:t>APR-DRG severity of 0 for 0.1% of discharge records</w:t>
      </w:r>
    </w:p>
    <w:p w14:paraId="5A4F1C64" w14:textId="5BAB4880" w:rsidR="00AB57CE" w:rsidRPr="00F614D4" w:rsidRDefault="00F614D4" w:rsidP="00083990">
      <w:pPr>
        <w:rPr>
          <w:rFonts w:ascii="Times New Roman" w:eastAsia="Times New Roman" w:hAnsi="Times New Roman" w:cs="Times New Roman"/>
        </w:rPr>
      </w:pPr>
      <w:r w:rsidRPr="00286C16">
        <w:rPr>
          <w:rFonts w:ascii="Times New Roman" w:eastAsia="Times New Roman" w:hAnsi="Times New Roman" w:cs="Times New Roman"/>
          <w:sz w:val="20"/>
          <w:szCs w:val="20"/>
        </w:rPr>
        <w:t>**</w:t>
      </w:r>
      <w:r w:rsidR="00BB023B">
        <w:rPr>
          <w:rFonts w:ascii="Times New Roman" w:eastAsia="Times New Roman" w:hAnsi="Times New Roman" w:cs="Times New Roman"/>
          <w:sz w:val="20"/>
          <w:szCs w:val="20"/>
        </w:rPr>
        <w:t>**</w:t>
      </w:r>
      <w:r w:rsidRPr="00286C16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gramStart"/>
      <w:r w:rsidRPr="00286C16">
        <w:rPr>
          <w:rFonts w:ascii="Times New Roman" w:eastAsia="Times New Roman" w:hAnsi="Times New Roman" w:cs="Times New Roman"/>
          <w:sz w:val="20"/>
          <w:szCs w:val="20"/>
        </w:rPr>
        <w:t>includes</w:t>
      </w:r>
      <w:proofErr w:type="gramEnd"/>
      <w:r w:rsidRPr="00286C16">
        <w:rPr>
          <w:rFonts w:ascii="Times New Roman" w:eastAsia="Times New Roman" w:hAnsi="Times New Roman" w:cs="Times New Roman"/>
          <w:sz w:val="20"/>
          <w:szCs w:val="20"/>
        </w:rPr>
        <w:t xml:space="preserve"> in-hospital death</w:t>
      </w:r>
      <w:r w:rsidR="005461CD" w:rsidRPr="00286C16">
        <w:rPr>
          <w:rFonts w:ascii="Times New Roman" w:eastAsia="Times New Roman" w:hAnsi="Times New Roman" w:cs="Times New Roman"/>
          <w:sz w:val="20"/>
          <w:szCs w:val="20"/>
        </w:rPr>
        <w:t>, discharge destination unknown</w:t>
      </w:r>
      <w:r>
        <w:rPr>
          <w:rFonts w:ascii="Times New Roman" w:eastAsia="Times New Roman" w:hAnsi="Times New Roman" w:cs="Times New Roman"/>
        </w:rPr>
        <w:t xml:space="preserve">  </w:t>
      </w:r>
    </w:p>
    <w:sectPr w:rsidR="00AB57CE" w:rsidRPr="00F614D4" w:rsidSect="001575ED">
      <w:pgSz w:w="15840" w:h="12240" w:orient="landscape"/>
      <w:pgMar w:top="540" w:right="1440" w:bottom="1530" w:left="126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14D4"/>
    <w:rsid w:val="00071AD7"/>
    <w:rsid w:val="00083990"/>
    <w:rsid w:val="000D0FB6"/>
    <w:rsid w:val="001152B5"/>
    <w:rsid w:val="0013272D"/>
    <w:rsid w:val="00146AD8"/>
    <w:rsid w:val="001575ED"/>
    <w:rsid w:val="001B41A0"/>
    <w:rsid w:val="00204D2A"/>
    <w:rsid w:val="00286C16"/>
    <w:rsid w:val="002E73A0"/>
    <w:rsid w:val="00307F6E"/>
    <w:rsid w:val="003174A0"/>
    <w:rsid w:val="00386CEF"/>
    <w:rsid w:val="0048146E"/>
    <w:rsid w:val="005461CD"/>
    <w:rsid w:val="00616FAA"/>
    <w:rsid w:val="00656887"/>
    <w:rsid w:val="006D196B"/>
    <w:rsid w:val="006D2E28"/>
    <w:rsid w:val="006F4E81"/>
    <w:rsid w:val="00725CBB"/>
    <w:rsid w:val="00750C8C"/>
    <w:rsid w:val="00796872"/>
    <w:rsid w:val="007B6339"/>
    <w:rsid w:val="00814FDE"/>
    <w:rsid w:val="008D7859"/>
    <w:rsid w:val="008F173F"/>
    <w:rsid w:val="0093409F"/>
    <w:rsid w:val="009F7082"/>
    <w:rsid w:val="00A206FA"/>
    <w:rsid w:val="00A35F9F"/>
    <w:rsid w:val="00A37BCF"/>
    <w:rsid w:val="00A63A3E"/>
    <w:rsid w:val="00AA285A"/>
    <w:rsid w:val="00AB57CE"/>
    <w:rsid w:val="00AB647B"/>
    <w:rsid w:val="00AC2219"/>
    <w:rsid w:val="00B0363F"/>
    <w:rsid w:val="00BB023B"/>
    <w:rsid w:val="00BB5F03"/>
    <w:rsid w:val="00D96662"/>
    <w:rsid w:val="00DA64E9"/>
    <w:rsid w:val="00DA7F0E"/>
    <w:rsid w:val="00DC341B"/>
    <w:rsid w:val="00DC7B37"/>
    <w:rsid w:val="00DE713D"/>
    <w:rsid w:val="00E42169"/>
    <w:rsid w:val="00E83079"/>
    <w:rsid w:val="00EA06EF"/>
    <w:rsid w:val="00EE33E0"/>
    <w:rsid w:val="00EE52D2"/>
    <w:rsid w:val="00F5250B"/>
    <w:rsid w:val="00F614D4"/>
    <w:rsid w:val="00F939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E6153E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14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614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5461C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61C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61C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61C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61C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61C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61CD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0D0FB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14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614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5461C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61C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61C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61C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61C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61C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61CD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0D0F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217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14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6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7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65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84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7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33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32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743</Words>
  <Characters>4239</Characters>
  <Application>Microsoft Macintosh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fts University</Company>
  <LinksUpToDate>false</LinksUpToDate>
  <CharactersWithSpaces>49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na Leyenaar</dc:creator>
  <cp:lastModifiedBy>JoAnna Leyenaar</cp:lastModifiedBy>
  <cp:revision>4</cp:revision>
  <dcterms:created xsi:type="dcterms:W3CDTF">2016-03-30T15:11:00Z</dcterms:created>
  <dcterms:modified xsi:type="dcterms:W3CDTF">2016-03-30T15:38:00Z</dcterms:modified>
</cp:coreProperties>
</file>